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63034D4" w:rsidR="00D054A0" w:rsidRPr="00625215" w:rsidRDefault="007D6063" w:rsidP="00625215">
      <w:pPr>
        <w:pStyle w:val="Heading1"/>
        <w:rPr>
          <w:color w:val="000000" w:themeColor="text1"/>
        </w:rPr>
      </w:pPr>
      <w:r w:rsidRPr="00625215">
        <w:rPr>
          <w:color w:val="000000" w:themeColor="text1"/>
        </w:rPr>
        <w:t>RESEARCH STRATEGY</w:t>
      </w:r>
    </w:p>
    <w:p w14:paraId="4953C568" w14:textId="26241010" w:rsidR="00D054A0" w:rsidRDefault="00D054A0" w:rsidP="00625215">
      <w:pPr>
        <w:rPr>
          <w:color w:val="000000" w:themeColor="text1"/>
        </w:rPr>
      </w:pPr>
    </w:p>
    <w:p w14:paraId="2B9BF736" w14:textId="23E70DAF" w:rsidR="00B6140A" w:rsidRDefault="002C3337" w:rsidP="009576E5">
      <w:pPr>
        <w:pStyle w:val="Heading2"/>
      </w:pPr>
      <w:r>
        <w:t>SIGNIFICANCE</w:t>
      </w:r>
    </w:p>
    <w:p w14:paraId="337EBB70" w14:textId="77777777" w:rsidR="002C3337" w:rsidRPr="002C3337" w:rsidRDefault="002C3337" w:rsidP="002C3337"/>
    <w:p w14:paraId="57B561AC" w14:textId="7BD185C7" w:rsidR="009576E5" w:rsidRDefault="00AD212D" w:rsidP="009576E5">
      <w:pPr>
        <w:pStyle w:val="Heading3"/>
      </w:pPr>
      <w:r>
        <w:t xml:space="preserve">A1. </w:t>
      </w:r>
      <w:r w:rsidR="009576E5" w:rsidRPr="009576E5">
        <w:t>Burden of Depression in Coronary Artery Disease</w:t>
      </w:r>
      <w:r w:rsidR="009576E5">
        <w:t xml:space="preserve">: </w:t>
      </w:r>
      <w:r>
        <w:t>An</w:t>
      </w:r>
      <w:r w:rsidR="009576E5">
        <w:t xml:space="preserve"> Untreated Epidemic</w:t>
      </w:r>
    </w:p>
    <w:p w14:paraId="4B389702" w14:textId="5506005E" w:rsidR="004F6921" w:rsidRDefault="004F6921" w:rsidP="002C261B">
      <w:pPr>
        <w:rPr>
          <w:color w:val="000000" w:themeColor="text1"/>
        </w:rPr>
      </w:pPr>
    </w:p>
    <w:p w14:paraId="355BF4AB" w14:textId="692939B9" w:rsidR="002C3337" w:rsidRDefault="004D7C31" w:rsidP="009576E5">
      <w:pPr>
        <w:rPr>
          <w:color w:val="000000" w:themeColor="text1"/>
        </w:rPr>
      </w:pPr>
      <w:r>
        <w:rPr>
          <w:color w:val="000000" w:themeColor="text1"/>
        </w:rPr>
        <w:t>Depression is the leading cause of disability in the world,</w:t>
      </w:r>
      <w:r>
        <w:fldChar w:fldCharType="begin" w:fldLock="1"/>
      </w:r>
      <w:r w:rsidR="00226E70">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fldChar w:fldCharType="separate"/>
      </w:r>
      <w:r w:rsidR="00226E70" w:rsidRPr="00226E70">
        <w:rPr>
          <w:noProof/>
          <w:vertAlign w:val="superscript"/>
        </w:rPr>
        <w:t>1</w:t>
      </w:r>
      <w:r>
        <w:fldChar w:fldCharType="end"/>
      </w:r>
      <w:r>
        <w:rPr>
          <w:color w:val="000000" w:themeColor="text1"/>
        </w:rPr>
        <w:t xml:space="preserve"> and CAD is the leading cause of death.</w:t>
      </w:r>
      <w:r>
        <w:fldChar w:fldCharType="begin" w:fldLock="1"/>
      </w:r>
      <w:r w:rsidR="00226E70">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2&lt;/sup&gt;","plainTextFormattedCitation":"2","previouslyFormattedCitation":"&lt;sup&gt;2&lt;/sup&gt;"},"properties":{"noteIndex":0},"schema":"https://github.com/citation-style-language/schema/raw/master/csl-citation.json"}</w:instrText>
      </w:r>
      <w:r>
        <w:fldChar w:fldCharType="separate"/>
      </w:r>
      <w:r w:rsidR="00226E70" w:rsidRPr="00226E70">
        <w:rPr>
          <w:noProof/>
          <w:vertAlign w:val="superscript"/>
        </w:rPr>
        <w:t>2</w:t>
      </w:r>
      <w:r>
        <w:fldChar w:fldCharType="end"/>
      </w:r>
      <w:r>
        <w:rPr>
          <w:color w:val="000000" w:themeColor="text1"/>
        </w:rPr>
        <w:t xml:space="preserve"> </w:t>
      </w:r>
      <w:r w:rsidR="004F6921">
        <w:rPr>
          <w:color w:val="000000" w:themeColor="text1"/>
        </w:rPr>
        <w:t>Depression is estimated to occur in over 300 million people</w:t>
      </w:r>
      <w:r w:rsidR="00B06D0F">
        <w:rPr>
          <w:color w:val="000000" w:themeColor="text1"/>
        </w:rPr>
        <w:t>, which accounts for</w:t>
      </w:r>
      <w:r w:rsidR="004F6921">
        <w:rPr>
          <w:color w:val="000000" w:themeColor="text1"/>
        </w:rPr>
        <w:t xml:space="preserve"> roughly 4% of the global population</w:t>
      </w:r>
      <w:r w:rsidR="00B06D0F">
        <w:rPr>
          <w:color w:val="000000" w:themeColor="text1"/>
        </w:rPr>
        <w:t>.</w:t>
      </w:r>
      <w:r w:rsidR="004F6921">
        <w:rPr>
          <w:color w:val="000000" w:themeColor="text1"/>
        </w:rPr>
        <w:fldChar w:fldCharType="begin" w:fldLock="1"/>
      </w:r>
      <w:r w:rsidR="00226E70">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rsidR="004F6921">
        <w:rPr>
          <w:color w:val="000000" w:themeColor="text1"/>
        </w:rPr>
        <w:fldChar w:fldCharType="separate"/>
      </w:r>
      <w:r w:rsidR="00226E70" w:rsidRPr="00226E70">
        <w:rPr>
          <w:noProof/>
          <w:color w:val="000000" w:themeColor="text1"/>
          <w:vertAlign w:val="superscript"/>
        </w:rPr>
        <w:t>1</w:t>
      </w:r>
      <w:r w:rsidR="004F6921">
        <w:rPr>
          <w:color w:val="000000" w:themeColor="text1"/>
        </w:rPr>
        <w:fldChar w:fldCharType="end"/>
      </w:r>
      <w:r w:rsidR="004F6921">
        <w:rPr>
          <w:color w:val="000000" w:themeColor="text1"/>
        </w:rPr>
        <w:t xml:space="preserve"> </w:t>
      </w:r>
      <w:r w:rsidR="002C3337">
        <w:rPr>
          <w:color w:val="000000" w:themeColor="text1"/>
        </w:rPr>
        <w:t xml:space="preserve">The estimated </w:t>
      </w:r>
      <w:r w:rsidR="00AE7219">
        <w:rPr>
          <w:color w:val="000000" w:themeColor="text1"/>
        </w:rPr>
        <w:t xml:space="preserve">yearly </w:t>
      </w:r>
      <w:r w:rsidR="002C3337">
        <w:rPr>
          <w:color w:val="000000" w:themeColor="text1"/>
        </w:rPr>
        <w:t xml:space="preserve">economic burden of depression in US is $210 </w:t>
      </w:r>
      <w:r w:rsidR="002247B4">
        <w:rPr>
          <w:color w:val="000000" w:themeColor="text1"/>
        </w:rPr>
        <w:t>billion dollars</w:t>
      </w:r>
      <w:r w:rsidR="000E6C7C">
        <w:rPr>
          <w:color w:val="000000" w:themeColor="text1"/>
        </w:rPr>
        <w:t xml:space="preserve"> and the </w:t>
      </w:r>
      <w:r w:rsidR="00AE7219">
        <w:rPr>
          <w:color w:val="000000" w:themeColor="text1"/>
        </w:rPr>
        <w:t>estimated direct and indirect costs of CAD is $204 billion, with the cost of both continuing to climb.</w:t>
      </w:r>
      <w:r w:rsidR="00AE7219">
        <w:rPr>
          <w:color w:val="000000" w:themeColor="text1"/>
        </w:rPr>
        <w:fldChar w:fldCharType="begin" w:fldLock="1"/>
      </w:r>
      <w:r w:rsidR="00324B39">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lt;/sup&gt;","plainTextFormattedCitation":"3,4","previouslyFormattedCitation":"&lt;sup&gt;3,4&lt;/sup&gt;"},"properties":{"noteIndex":0},"schema":"https://github.com/citation-style-language/schema/raw/master/csl-citation.json"}</w:instrText>
      </w:r>
      <w:r w:rsidR="00AE7219">
        <w:rPr>
          <w:color w:val="000000" w:themeColor="text1"/>
        </w:rPr>
        <w:fldChar w:fldCharType="separate"/>
      </w:r>
      <w:r w:rsidR="00AE7219" w:rsidRPr="00AE7219">
        <w:rPr>
          <w:noProof/>
          <w:color w:val="000000" w:themeColor="text1"/>
          <w:vertAlign w:val="superscript"/>
        </w:rPr>
        <w:t>3,4</w:t>
      </w:r>
      <w:r w:rsidR="00AE7219">
        <w:rPr>
          <w:color w:val="000000" w:themeColor="text1"/>
        </w:rPr>
        <w:fldChar w:fldCharType="end"/>
      </w:r>
      <w:r w:rsidR="00AE7219">
        <w:rPr>
          <w:color w:val="000000" w:themeColor="text1"/>
        </w:rPr>
        <w:t xml:space="preserve"> In</w:t>
      </w:r>
      <w:r w:rsidR="004F6921">
        <w:rPr>
          <w:color w:val="000000" w:themeColor="text1"/>
        </w:rPr>
        <w:t xml:space="preserve"> patients with CAD</w:t>
      </w:r>
      <w:r w:rsidR="00B06D0F">
        <w:rPr>
          <w:color w:val="000000" w:themeColor="text1"/>
        </w:rPr>
        <w:t xml:space="preserve">, the </w:t>
      </w:r>
      <w:r w:rsidR="004F6921">
        <w:rPr>
          <w:color w:val="000000" w:themeColor="text1"/>
        </w:rPr>
        <w:t>prevalence of depression is up to 20%.</w:t>
      </w:r>
      <w:r w:rsidR="004F6921">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4F6921">
        <w:rPr>
          <w:color w:val="000000" w:themeColor="text1"/>
        </w:rPr>
        <w:fldChar w:fldCharType="separate"/>
      </w:r>
      <w:r w:rsidR="00AE7219" w:rsidRPr="00AE7219">
        <w:rPr>
          <w:noProof/>
          <w:color w:val="000000" w:themeColor="text1"/>
          <w:vertAlign w:val="superscript"/>
        </w:rPr>
        <w:t>5</w:t>
      </w:r>
      <w:r w:rsidR="004F6921">
        <w:rPr>
          <w:color w:val="000000" w:themeColor="text1"/>
        </w:rPr>
        <w:fldChar w:fldCharType="end"/>
      </w:r>
      <w:r w:rsidR="004F6921">
        <w:rPr>
          <w:color w:val="000000" w:themeColor="text1"/>
        </w:rPr>
        <w:t xml:space="preserve"> </w:t>
      </w:r>
      <w:r w:rsidR="00B06D0F">
        <w:rPr>
          <w:color w:val="000000" w:themeColor="text1"/>
        </w:rPr>
        <w:t>In comorbid depression and CAD, there</w:t>
      </w:r>
      <w:r>
        <w:rPr>
          <w:color w:val="000000" w:themeColor="text1"/>
        </w:rPr>
        <w:t xml:space="preserve"> is a 3-fold increase in cardiovascular</w:t>
      </w:r>
      <w:r w:rsidR="00B92927">
        <w:rPr>
          <w:color w:val="000000" w:themeColor="text1"/>
        </w:rPr>
        <w:t>,</w:t>
      </w:r>
      <w:r w:rsidR="000D6C06">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0D6C06">
        <w:rPr>
          <w:color w:val="000000" w:themeColor="text1"/>
        </w:rPr>
        <w:fldChar w:fldCharType="separate"/>
      </w:r>
      <w:r w:rsidR="00AE7219" w:rsidRPr="00AE7219">
        <w:rPr>
          <w:noProof/>
          <w:color w:val="000000" w:themeColor="text1"/>
          <w:vertAlign w:val="superscript"/>
        </w:rPr>
        <w:t>6</w:t>
      </w:r>
      <w:r w:rsidR="000D6C06">
        <w:rPr>
          <w:color w:val="000000" w:themeColor="text1"/>
        </w:rPr>
        <w:fldChar w:fldCharType="end"/>
      </w:r>
      <w:r>
        <w:rPr>
          <w:color w:val="000000" w:themeColor="text1"/>
        </w:rPr>
        <w:t xml:space="preserve"> </w:t>
      </w:r>
      <w:r w:rsidR="00B92927">
        <w:rPr>
          <w:color w:val="000000" w:themeColor="text1"/>
        </w:rPr>
        <w:t>h</w:t>
      </w:r>
      <w:r w:rsidR="00B06D0F">
        <w:rPr>
          <w:color w:val="000000" w:themeColor="text1"/>
        </w:rPr>
        <w:t xml:space="preserve">owever </w:t>
      </w:r>
      <w:r>
        <w:rPr>
          <w:color w:val="000000" w:themeColor="text1"/>
        </w:rPr>
        <w:t xml:space="preserve">only in the last several years has depression been </w:t>
      </w:r>
      <w:r w:rsidR="0071212F">
        <w:rPr>
          <w:color w:val="000000" w:themeColor="text1"/>
        </w:rPr>
        <w:t>recognized as an</w:t>
      </w:r>
      <w:r>
        <w:rPr>
          <w:color w:val="000000" w:themeColor="text1"/>
        </w:rPr>
        <w:t xml:space="preserve"> additional prognostic marker of mortality.</w:t>
      </w:r>
      <w:r>
        <w:rPr>
          <w:color w:val="000000" w:themeColor="text1"/>
        </w:rPr>
        <w:fldChar w:fldCharType="begin" w:fldLock="1"/>
      </w:r>
      <w:r w:rsidR="00324B39">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7&lt;/sup&gt;","plainTextFormattedCitation":"7","previouslyFormattedCitation":"&lt;sup&gt;7&lt;/sup&gt;"},"properties":{"noteIndex":0},"schema":"https://github.com/citation-style-language/schema/raw/master/csl-citation.json"}</w:instrText>
      </w:r>
      <w:r>
        <w:rPr>
          <w:color w:val="000000" w:themeColor="text1"/>
        </w:rPr>
        <w:fldChar w:fldCharType="separate"/>
      </w:r>
      <w:r w:rsidR="00AE7219" w:rsidRPr="00AE7219">
        <w:rPr>
          <w:noProof/>
          <w:color w:val="000000" w:themeColor="text1"/>
          <w:vertAlign w:val="superscript"/>
        </w:rPr>
        <w:t>7</w:t>
      </w:r>
      <w:r>
        <w:rPr>
          <w:color w:val="000000" w:themeColor="text1"/>
        </w:rPr>
        <w:fldChar w:fldCharType="end"/>
      </w:r>
      <w:r w:rsidR="00B92927">
        <w:rPr>
          <w:color w:val="000000" w:themeColor="text1"/>
        </w:rPr>
        <w:t xml:space="preserve"> The rate of increased mortality in CAD with depression has remained unchanged over the past 35 years.</w:t>
      </w:r>
      <w:r w:rsidR="00B92927">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B92927">
        <w:rPr>
          <w:color w:val="000000" w:themeColor="text1"/>
        </w:rPr>
        <w:fldChar w:fldCharType="separate"/>
      </w:r>
      <w:r w:rsidR="00AE7219" w:rsidRPr="00AE7219">
        <w:rPr>
          <w:noProof/>
          <w:color w:val="000000" w:themeColor="text1"/>
          <w:vertAlign w:val="superscript"/>
        </w:rPr>
        <w:t>6</w:t>
      </w:r>
      <w:r w:rsidR="00B92927">
        <w:rPr>
          <w:color w:val="000000" w:themeColor="text1"/>
        </w:rPr>
        <w:fldChar w:fldCharType="end"/>
      </w:r>
      <w:r w:rsidR="00B92927">
        <w:rPr>
          <w:color w:val="000000" w:themeColor="text1"/>
        </w:rPr>
        <w:t xml:space="preserve"> </w:t>
      </w:r>
      <w:r w:rsidR="005B0B9D">
        <w:rPr>
          <w:color w:val="000000" w:themeColor="text1"/>
        </w:rPr>
        <w:t>Although the American College of Cardiology recommends depression should be routinely screened for in patients with cardiovascular disease,</w:t>
      </w:r>
      <w:r w:rsidR="005B0B9D">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5B0B9D">
        <w:rPr>
          <w:color w:val="000000" w:themeColor="text1"/>
        </w:rPr>
        <w:fldChar w:fldCharType="separate"/>
      </w:r>
      <w:r w:rsidR="00AE7219" w:rsidRPr="00AE7219">
        <w:rPr>
          <w:noProof/>
          <w:color w:val="000000" w:themeColor="text1"/>
          <w:vertAlign w:val="superscript"/>
        </w:rPr>
        <w:t>5</w:t>
      </w:r>
      <w:r w:rsidR="005B0B9D">
        <w:rPr>
          <w:color w:val="000000" w:themeColor="text1"/>
        </w:rPr>
        <w:fldChar w:fldCharType="end"/>
      </w:r>
      <w:r w:rsidR="005B0B9D">
        <w:rPr>
          <w:color w:val="000000" w:themeColor="text1"/>
        </w:rPr>
        <w:t xml:space="preserve"> there </w:t>
      </w:r>
      <w:r w:rsidR="00324B39">
        <w:rPr>
          <w:color w:val="000000" w:themeColor="text1"/>
        </w:rPr>
        <w:t>is limited evidence that this leads to an improvement in</w:t>
      </w:r>
      <w:r w:rsidR="005B0B9D">
        <w:rPr>
          <w:color w:val="000000" w:themeColor="text1"/>
        </w:rPr>
        <w:t xml:space="preserve"> overall mortality.</w:t>
      </w:r>
      <w:r w:rsidR="005B0B9D">
        <w:rPr>
          <w:color w:val="000000" w:themeColor="text1"/>
        </w:rPr>
        <w:fldChar w:fldCharType="begin" w:fldLock="1"/>
      </w:r>
      <w:r w:rsidR="001804F2">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5B0B9D">
        <w:rPr>
          <w:color w:val="000000" w:themeColor="text1"/>
        </w:rPr>
        <w:fldChar w:fldCharType="separate"/>
      </w:r>
      <w:r w:rsidR="00324B39" w:rsidRPr="00324B39">
        <w:rPr>
          <w:noProof/>
          <w:color w:val="000000" w:themeColor="text1"/>
          <w:vertAlign w:val="superscript"/>
        </w:rPr>
        <w:t>8</w:t>
      </w:r>
      <w:r w:rsidR="005B0B9D">
        <w:rPr>
          <w:color w:val="000000" w:themeColor="text1"/>
        </w:rPr>
        <w:fldChar w:fldCharType="end"/>
      </w:r>
      <w:r w:rsidR="005B0B9D">
        <w:rPr>
          <w:color w:val="000000" w:themeColor="text1"/>
        </w:rPr>
        <w:t xml:space="preserve"> </w:t>
      </w:r>
    </w:p>
    <w:p w14:paraId="47C447DD" w14:textId="5005C260" w:rsidR="00B6140A" w:rsidRDefault="00B6140A" w:rsidP="009576E5">
      <w:pPr>
        <w:rPr>
          <w:color w:val="000000" w:themeColor="text1"/>
        </w:rPr>
      </w:pPr>
    </w:p>
    <w:p w14:paraId="086728B1" w14:textId="1F66DA2A" w:rsidR="00B6140A" w:rsidRDefault="00B6140A" w:rsidP="0083604C">
      <w:pPr>
        <w:pStyle w:val="Heading3"/>
      </w:pPr>
      <w:r>
        <w:t xml:space="preserve">A2. Mechanisms </w:t>
      </w:r>
      <w:r w:rsidR="0083604C">
        <w:t>Involved in</w:t>
      </w:r>
      <w:r>
        <w:t xml:space="preserve"> the Increased Mortality with Depression in Coronary Artery Disease</w:t>
      </w:r>
    </w:p>
    <w:p w14:paraId="3B7E655B" w14:textId="50CC6F78" w:rsidR="009576E5" w:rsidRDefault="009576E5" w:rsidP="009576E5"/>
    <w:p w14:paraId="50C0F1B7" w14:textId="2355B3BC" w:rsidR="00324B39" w:rsidRPr="00324B39" w:rsidRDefault="00324B39" w:rsidP="00324B39">
      <w:pPr>
        <w:rPr>
          <w:color w:val="000000" w:themeColor="text1"/>
        </w:rPr>
      </w:pPr>
      <w:r>
        <w:rPr>
          <w:color w:val="000000" w:themeColor="text1"/>
        </w:rPr>
        <w:t>The treatment of depression through traditional interventions, such as cognitive behavioral therapy and antidepressants, have not shown an improvement in event-free survival.</w:t>
      </w:r>
      <w:r>
        <w:rPr>
          <w:color w:val="000000" w:themeColor="text1"/>
        </w:rPr>
        <w:fldChar w:fldCharType="begin" w:fldLock="1"/>
      </w:r>
      <w:r w:rsidR="001804F2">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9</w:t>
      </w:r>
      <w:r>
        <w:rPr>
          <w:color w:val="000000" w:themeColor="text1"/>
        </w:rPr>
        <w:fldChar w:fldCharType="end"/>
      </w:r>
      <w:r>
        <w:rPr>
          <w:color w:val="000000" w:themeColor="text1"/>
        </w:rPr>
        <w:t xml:space="preserve"> This underscores a critical knowledge gap in the understanding of the mechanisms underlying depression and CAD,</w:t>
      </w:r>
      <w:r>
        <w:rPr>
          <w:color w:val="000000" w:themeColor="text1"/>
        </w:rPr>
        <w:fldChar w:fldCharType="begin" w:fldLock="1"/>
      </w:r>
      <w:r w:rsidR="001804F2">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0&lt;/sup&gt;","plainTextFormattedCitation":"10","previouslyFormattedCitation":"&lt;sup&gt;10&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10</w:t>
      </w:r>
      <w:r>
        <w:rPr>
          <w:color w:val="000000" w:themeColor="text1"/>
        </w:rPr>
        <w:fldChar w:fldCharType="end"/>
      </w:r>
      <w:r>
        <w:rPr>
          <w:color w:val="000000" w:themeColor="text1"/>
        </w:rPr>
        <w:t xml:space="preserve"> which limit</w:t>
      </w:r>
      <w:r w:rsidR="009E32DE">
        <w:rPr>
          <w:color w:val="000000" w:themeColor="text1"/>
        </w:rPr>
        <w:t xml:space="preserve"> finding</w:t>
      </w:r>
      <w:r>
        <w:rPr>
          <w:color w:val="000000" w:themeColor="text1"/>
        </w:rPr>
        <w:t xml:space="preserve"> therapies that can actually decrease mortality.</w:t>
      </w:r>
      <w:r w:rsidR="00B850CE">
        <w:rPr>
          <w:color w:val="000000" w:themeColor="text1"/>
        </w:rPr>
        <w:t xml:space="preserve"> The potential mechanisms are complex – d</w:t>
      </w:r>
      <w:r w:rsidR="001804F2">
        <w:rPr>
          <w:color w:val="000000" w:themeColor="text1"/>
        </w:rPr>
        <w:t xml:space="preserve">epressive symptoms can lead to changes in </w:t>
      </w:r>
      <w:r w:rsidR="00B850CE">
        <w:rPr>
          <w:color w:val="000000" w:themeColor="text1"/>
        </w:rPr>
        <w:t xml:space="preserve">coronary vascular reactivity and cardiovascular mortality dependent on age, sex, and genetic differences, as we have seen in our lab. </w:t>
      </w:r>
      <w:r w:rsidR="009E32DE">
        <w:rPr>
          <w:color w:val="000000" w:themeColor="text1"/>
        </w:rPr>
        <w:t>Dr. Vaccarino and Dr. Shah have shown</w:t>
      </w:r>
      <w:r>
        <w:rPr>
          <w:color w:val="000000" w:themeColor="text1"/>
        </w:rPr>
        <w:t xml:space="preserve"> that depressive symptoms are predictive of CAD, with the finding being most prevalent in younger women (age &lt; 55 years) as compared to older women or men.</w:t>
      </w:r>
      <w:r>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rPr>
          <w:color w:val="000000" w:themeColor="text1"/>
        </w:rPr>
        <w:fldChar w:fldCharType="separate"/>
      </w:r>
      <w:r w:rsidRPr="00324B39">
        <w:rPr>
          <w:noProof/>
          <w:color w:val="000000" w:themeColor="text1"/>
          <w:vertAlign w:val="superscript"/>
        </w:rPr>
        <w:t>11</w:t>
      </w:r>
      <w:r>
        <w:rPr>
          <w:color w:val="000000" w:themeColor="text1"/>
        </w:rPr>
        <w:fldChar w:fldCharType="end"/>
      </w:r>
      <w:r>
        <w:rPr>
          <w:color w:val="000000" w:themeColor="text1"/>
        </w:rPr>
        <w:t xml:space="preserve"> </w:t>
      </w:r>
      <w:r w:rsidR="001804F2">
        <w:rPr>
          <w:color w:val="000000" w:themeColor="text1"/>
        </w:rPr>
        <w:t>In twins discordant for depression, only dizygotic twins show a decrease in coronary flow reserve, a marker of CAD, as compared to monozygotic twins, suggesting a shared genetic pathways between depression and microvascular dysfunction.</w:t>
      </w:r>
      <w:r w:rsidR="001804F2">
        <w:rPr>
          <w:color w:val="000000" w:themeColor="text1"/>
        </w:rPr>
        <w:fldChar w:fldCharType="begin" w:fldLock="1"/>
      </w:r>
      <w:r w:rsidR="001804F2">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2&lt;/sup&gt;","plainTextFormattedCitation":"12","previouslyFormattedCitation":"&lt;sup&gt;12&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2</w:t>
      </w:r>
      <w:r w:rsidR="001804F2">
        <w:rPr>
          <w:color w:val="000000" w:themeColor="text1"/>
        </w:rPr>
        <w:fldChar w:fldCharType="end"/>
      </w:r>
      <w:r w:rsidR="001804F2">
        <w:rPr>
          <w:color w:val="000000" w:themeColor="text1"/>
        </w:rPr>
        <w:t xml:space="preserve"> Depression also leads to an increased propensity to develop myocardial ischemia due to mental stress,</w:t>
      </w:r>
      <w:r w:rsidR="001804F2">
        <w:rPr>
          <w:color w:val="000000" w:themeColor="text1"/>
        </w:rPr>
        <w:fldChar w:fldCharType="begin" w:fldLock="1"/>
      </w:r>
      <w:r w:rsidR="001804F2">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3&lt;/sup&gt;","plainTextFormattedCitation":"13","previouslyFormattedCitation":"&lt;sup&gt;13&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3</w:t>
      </w:r>
      <w:r w:rsidR="001804F2">
        <w:rPr>
          <w:color w:val="000000" w:themeColor="text1"/>
        </w:rPr>
        <w:fldChar w:fldCharType="end"/>
      </w:r>
      <w:r w:rsidR="001804F2">
        <w:rPr>
          <w:color w:val="000000" w:themeColor="text1"/>
        </w:rPr>
        <w:t xml:space="preserve"> which in turn is more likely to develop in young women but not men.</w:t>
      </w:r>
      <w:r w:rsidR="001804F2">
        <w:rPr>
          <w:color w:val="000000" w:themeColor="text1"/>
        </w:rPr>
        <w:fldChar w:fldCharType="begin" w:fldLock="1"/>
      </w:r>
      <w:r w:rsidR="003A2309">
        <w:rPr>
          <w:color w:val="000000" w:themeColor="text1"/>
        </w:rPr>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14&lt;/sup&gt;","plainTextFormattedCitation":"14","previouslyFormattedCitation":"&lt;sup&gt;14&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4</w:t>
      </w:r>
      <w:r w:rsidR="001804F2">
        <w:rPr>
          <w:color w:val="000000" w:themeColor="text1"/>
        </w:rPr>
        <w:fldChar w:fldCharType="end"/>
      </w:r>
      <w:r w:rsidR="001804F2">
        <w:rPr>
          <w:color w:val="000000" w:themeColor="text1"/>
        </w:rPr>
        <w:t xml:space="preserve"> </w:t>
      </w:r>
      <w:r w:rsidR="00B850CE">
        <w:rPr>
          <w:color w:val="000000" w:themeColor="text1"/>
        </w:rPr>
        <w:t xml:space="preserve">However, the type of depressive symptoms are also predictive of mortality. </w:t>
      </w:r>
      <w:r>
        <w:t>Recent literature suggests that increased mortality may be confined to patients with untreated depression,</w:t>
      </w:r>
      <w:r>
        <w:fldChar w:fldCharType="begin" w:fldLock="1"/>
      </w:r>
      <w:r w:rsidR="003A2309">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mendeley":{"formattedCitation":"&lt;sup&gt;15&lt;/sup&gt;","plainTextFormattedCitation":"15","previouslyFormattedCitation":"&lt;sup&gt;15&lt;/sup&gt;"},"properties":{"noteIndex":0},"schema":"https://github.com/citation-style-language/schema/raw/master/csl-citation.json"}</w:instrText>
      </w:r>
      <w:r>
        <w:fldChar w:fldCharType="separate"/>
      </w:r>
      <w:r w:rsidR="001804F2" w:rsidRPr="001804F2">
        <w:rPr>
          <w:noProof/>
          <w:vertAlign w:val="superscript"/>
        </w:rPr>
        <w:t>15</w:t>
      </w:r>
      <w:r>
        <w:fldChar w:fldCharType="end"/>
      </w:r>
      <w:r>
        <w:t xml:space="preserve"> but only somatic depressive symptoms (versus cognitive symptoms) lead to the increased mortality.</w:t>
      </w:r>
      <w:r>
        <w:fldChar w:fldCharType="begin" w:fldLock="1"/>
      </w:r>
      <w:r w:rsidR="003A2309">
        <w:instrText>ADDIN CSL_CITATION {"citationItems":[{"id":"ITEM-1","itemData":{"DOI":"10.1161/CIRCOUTCOMES.109.868588","ISSN":"19417713","PMID":"20031858","abstract":"Background-Among patients with acute myocardial infarction (AMI), depression is both common and underrecognized. The association of different manifestations of depression, somatic and cognitive, with depression recognition and long-term prognosis is poorly understood. Methods and Results-Depression was confirmed in 481 AMI patients enrolled from 21 sites during their index hospitalization with a Patient Health Questionnaire (PHQ-9) score ≥10. Within the PHQ-9, separate somatic and cognitive symptom scores were derived, and the independent association between these domains and the clinical recognition of depression, as documented in the medical records, was evaluated. In a separate multisite AMI registry of 2347 patients, the association between somatic and cognitive depressive symptoms and 4-year all-cause mortality and 1-year all-cause rehospitalization was evaluated. Depression was clinically recognized in 29% (n=140) of patients. Cognitive depressive symptoms (relative risk per SD increase, 1.14; 95% CI, 1.03 to 1.26; P≥0.01) were independently associated with depression recognition, whereas the association for somatic symptoms and recognition (relative risk, 1.04; 95% CI, 0.87 to 1.26; P=0.66) was not significant. However, unadjusted Cox regression analyses found that only somatic depressive symptoms were associated with 4-year mortality (hazard ratio [HR] per SD increase, 1.22; 95% CI, 1.08 to 1.39) or 1-year rehospitalization (HR, 1.22; 95% CI, 1.11 to 1.33), whereas cognitive manifestations were not (HR for mortality, 1.01; 95% CI, 0.89 to 1.14; HR for rehospitalization, 1.01; 95% CI, 0.93 to 1.11). After multivariable adjustment, the association between somatic symptoms and rehospitalization persisted (HR, 1.16; 95% CI, 1.06 to 1.27; P=0.01) but was attenuated for mortality (HR, 1.07; 95% CI, 0.94 to 1.21; P=0.30). Conclusions-Depression after AMI was recognized in fewer than 1 in 3 patients. Although cognitive symptoms were associated with recognition of depression, somatic symptoms were associa ed with long-term outcomes. Comprehensive screening and treatment of both somatic and cognitive symptoms may be necessary to optimize depression recognition and treatment in AMI patients. (Circ Cardiovasc Qual Outcomes. 2009;2:328-337.) © 2009 American Heart Association, Inc.","author":[{"dropping-particle":"","family":"Smolderen","given":"Kim G","non-dropping-particle":"","parse-names":false,"suffix":""},{"dropping-particle":"","family":"Spertus","given":"John A","non-dropping-particle":"","parse-names":false,"suffix":""},{"dropping-particle":"","family":"Reid","given":"Kimberly J","non-dropping-particle":"","parse-names":false,"suffix":""},{"dropping-particle":"","family":"Buchanan","given":"Donna M","non-dropping-particle":"","parse-names":false,"suffix":""},{"dropping-particle":"","family":"Krumholz","given":"Harlan M","non-dropping-particle":"","parse-names":false,"suffix":""},{"dropping-particle":"","family":"Denollet","given":"Johan","non-dropping-particle":"","parse-names":false,"suffix":""},{"dropping-particle":"","family":"Vaccarino","given":"Viola","non-dropping-particle":"","parse-names":false,"suffix":""},{"dropping-particle":"","family":"Chan","given":"Paul S","non-dropping-particle":"","parse-names":false,"suffix":""}],"container-title":"Circulation: Cardiovascular Quality and Outcomes","id":"ITEM-1","issue":"4","issued":{"date-parts":[["2009","7"]]},"page":"328-337","publisher":"NIH Public Access","title":"The association of cognitive and somatic depressive symptoms with depression recognition and outcomes after myocardial infarction","type":"article-journal","volume":"2"},"uris":["http://www.mendeley.com/documents/?uuid=09015828-b9bc-4cb4-8c3e-71db99e1ba2f"]}],"mendeley":{"formattedCitation":"&lt;sup&gt;16&lt;/sup&gt;","plainTextFormattedCitation":"16","previouslyFormattedCitation":"&lt;sup&gt;16&lt;/sup&gt;"},"properties":{"noteIndex":0},"schema":"https://github.com/citation-style-language/schema/raw/master/csl-citation.json"}</w:instrText>
      </w:r>
      <w:r>
        <w:fldChar w:fldCharType="separate"/>
      </w:r>
      <w:r w:rsidR="001804F2" w:rsidRPr="001804F2">
        <w:rPr>
          <w:noProof/>
          <w:vertAlign w:val="superscript"/>
        </w:rPr>
        <w:t>16</w:t>
      </w:r>
      <w:r>
        <w:fldChar w:fldCharType="end"/>
      </w:r>
      <w:r>
        <w:t xml:space="preserve"> In a manuscript under review, we found that somatic depressive symptoms were strongly associated with persistent</w:t>
      </w:r>
      <w:r w:rsidR="00B850CE">
        <w:t xml:space="preserve"> electrocardiographic changes</w:t>
      </w:r>
      <w:r w:rsidR="003A2309">
        <w:t>, a marker of autonomic dysfunction</w:t>
      </w:r>
      <w:r w:rsidR="00B850CE">
        <w:t>.</w:t>
      </w:r>
    </w:p>
    <w:p w14:paraId="1E546EA0" w14:textId="77777777" w:rsidR="000D4986" w:rsidRDefault="000D4986" w:rsidP="000D4986"/>
    <w:p w14:paraId="294A52C1" w14:textId="77777777" w:rsidR="00B850CE" w:rsidRDefault="00B850CE" w:rsidP="00B850CE">
      <w:pPr>
        <w:pStyle w:val="Heading3"/>
      </w:pPr>
      <w:r>
        <w:t>A3. Autonomic Nervous System Plays a Critical Role in both Depression and Coronary Artery Disease</w:t>
      </w:r>
    </w:p>
    <w:p w14:paraId="5BAA283E" w14:textId="77777777" w:rsidR="000D4986" w:rsidRDefault="000D4986" w:rsidP="000D4986"/>
    <w:p w14:paraId="055BE097" w14:textId="4883437D" w:rsidR="000D4986" w:rsidRDefault="003A2309" w:rsidP="002D5DD3">
      <w:pPr>
        <w:widowControl w:val="0"/>
        <w:spacing w:after="80"/>
      </w:pPr>
      <w:r>
        <w:t>The ANS plays an important role in the manifestations of disease in both the brain and heart.</w:t>
      </w:r>
      <w:r>
        <w:fldChar w:fldCharType="begin" w:fldLock="1"/>
      </w:r>
      <w:r w:rsidR="00BC7BA2">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17&lt;/sup&gt;","plainTextFormattedCitation":"17","previouslyFormattedCitation":"&lt;sup&gt;17&lt;/sup&gt;"},"properties":{"noteIndex":0},"schema":"https://github.com/citation-style-language/schema/raw/master/csl-citation.json"}</w:instrText>
      </w:r>
      <w:r>
        <w:fldChar w:fldCharType="separate"/>
      </w:r>
      <w:r w:rsidRPr="003A2309">
        <w:rPr>
          <w:noProof/>
          <w:vertAlign w:val="superscript"/>
        </w:rPr>
        <w:t>17</w:t>
      </w:r>
      <w:r>
        <w:fldChar w:fldCharType="end"/>
      </w:r>
      <w:r w:rsidR="00AE5676">
        <w:t xml:space="preserve"> </w:t>
      </w:r>
      <w:r w:rsidR="00FF5864">
        <w:t xml:space="preserve">Autonomic dysfunction occurs </w:t>
      </w:r>
      <w:r w:rsidR="00AE5676">
        <w:t>at multiple levels, from central neurological processes to peripheral cardiovascular reflexes,</w:t>
      </w:r>
      <w:r w:rsidR="00BC7BA2">
        <w:fldChar w:fldCharType="begin" w:fldLock="1"/>
      </w:r>
      <w:r w:rsidR="00BC7BA2">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18&lt;/sup&gt;","plainTextFormattedCitation":"18","previouslyFormattedCitation":"&lt;sup&gt;18&lt;/sup&gt;"},"properties":{"noteIndex":0},"schema":"https://github.com/citation-style-language/schema/raw/master/csl-citation.json"}</w:instrText>
      </w:r>
      <w:r w:rsidR="00BC7BA2">
        <w:fldChar w:fldCharType="separate"/>
      </w:r>
      <w:r w:rsidR="00BC7BA2" w:rsidRPr="00BC7BA2">
        <w:rPr>
          <w:noProof/>
          <w:vertAlign w:val="superscript"/>
        </w:rPr>
        <w:t>18</w:t>
      </w:r>
      <w:r w:rsidR="00BC7BA2">
        <w:fldChar w:fldCharType="end"/>
      </w:r>
      <w:r w:rsidR="00AE5676">
        <w:t xml:space="preserve"> such as the vagal withdrawal in </w:t>
      </w:r>
      <w:r w:rsidR="00BC7BA2">
        <w:t xml:space="preserve">depression or heightened sympathetic tone in cardiovascular disease. </w:t>
      </w:r>
      <w:r>
        <w:t>Depression has been linked to dysregulation of the ANS</w:t>
      </w:r>
      <w:r w:rsidR="00BC7BA2">
        <w:t xml:space="preserve"> though </w:t>
      </w:r>
      <w:r>
        <w:t>increased levels of catecholamines,</w:t>
      </w:r>
      <w:r w:rsidR="00FF5864">
        <w:fldChar w:fldCharType="begin" w:fldLock="1"/>
      </w:r>
      <w:r w:rsidR="00FF5864">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19&lt;/sup&gt;","plainTextFormattedCitation":"19","previouslyFormattedCitation":"&lt;sup&gt;19&lt;/sup&gt;"},"properties":{"noteIndex":0},"schema":"https://github.com/citation-style-language/schema/raw/master/csl-citation.json"}</w:instrText>
      </w:r>
      <w:r w:rsidR="00FF5864">
        <w:fldChar w:fldCharType="separate"/>
      </w:r>
      <w:r w:rsidR="00FF5864" w:rsidRPr="00FF5864">
        <w:rPr>
          <w:noProof/>
          <w:vertAlign w:val="superscript"/>
        </w:rPr>
        <w:t>19</w:t>
      </w:r>
      <w:r w:rsidR="00FF5864">
        <w:fldChar w:fldCharType="end"/>
      </w:r>
      <w:r w:rsidR="00BC7BA2">
        <w:t xml:space="preserve"> increased cardiovascular reactivity to stress,</w:t>
      </w:r>
      <w:r w:rsidR="00BC7BA2">
        <w:fldChar w:fldCharType="begin" w:fldLock="1"/>
      </w:r>
      <w:r w:rsidR="00FF5864">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20&lt;/sup&gt;","plainTextFormattedCitation":"20","previouslyFormattedCitation":"&lt;sup&gt;20&lt;/sup&gt;"},"properties":{"noteIndex":0},"schema":"https://github.com/citation-style-language/schema/raw/master/csl-citation.json"}</w:instrText>
      </w:r>
      <w:r w:rsidR="00BC7BA2">
        <w:fldChar w:fldCharType="separate"/>
      </w:r>
      <w:r w:rsidR="00FF5864" w:rsidRPr="00FF5864">
        <w:rPr>
          <w:noProof/>
          <w:vertAlign w:val="superscript"/>
        </w:rPr>
        <w:t>20</w:t>
      </w:r>
      <w:r w:rsidR="00BC7BA2">
        <w:fldChar w:fldCharType="end"/>
      </w:r>
      <w:r w:rsidR="00BC7BA2">
        <w:t xml:space="preserve"> and decreased baroreflex sensitivity.</w:t>
      </w:r>
      <w:r w:rsidR="00BC7BA2">
        <w:fldChar w:fldCharType="begin" w:fldLock="1"/>
      </w:r>
      <w:r w:rsidR="00FF5864">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21&lt;/sup&gt;","plainTextFormattedCitation":"21","previouslyFormattedCitation":"&lt;sup&gt;21&lt;/sup&gt;"},"properties":{"noteIndex":0},"schema":"https://github.com/citation-style-language/schema/raw/master/csl-citation.json"}</w:instrText>
      </w:r>
      <w:r w:rsidR="00BC7BA2">
        <w:fldChar w:fldCharType="separate"/>
      </w:r>
      <w:r w:rsidR="00FF5864" w:rsidRPr="00FF5864">
        <w:rPr>
          <w:noProof/>
          <w:vertAlign w:val="superscript"/>
        </w:rPr>
        <w:t>21</w:t>
      </w:r>
      <w:r w:rsidR="00BC7BA2">
        <w:fldChar w:fldCharType="end"/>
      </w:r>
      <w:r w:rsidR="00FF5864">
        <w:t xml:space="preserve"> This includes an increase in the frequency of premature ventricular contractions and QT variability.</w:t>
      </w:r>
      <w:r w:rsidR="00FF5864">
        <w:fldChar w:fldCharType="begin" w:fldLock="1"/>
      </w:r>
      <w:r w:rsidR="00FF5864">
        <w:instrText>ADDIN CSL_CITATION {"citationItems":[{"id":"ITEM-1","itemData":{"DOI":"10.1097/01.PSY.0000033129.21715.4B","ISBN":"1534-7796 (Electronic)","ISSN":"00333174","PMID":"12651984","abstract":"OBJECTIVES: Clinical depression is a risk factor for cardiac mortality in patients with coronary heart disease. High QT interval variability is a risk factor for arrhythmic events, including sudden cardiac death. The purpose of this study was to determine whether depression is associated with increased QT variability in patients recovering from myocardial infarction. METHODS: Twenty patients with major depression recovering from a recent myocardial infarction were matched with 20 nondepressed post-myocardial infarction patients on age and sex, and all underwent 24-hour Holter monitoring. RESULTS: There were no differences between groups on average heart rate, heart rate variability, or other electrocardiographic measures. However, the QT interval showed significantly greater variability in the depressed than in the nondepressed group, especially at midnight and at 6:00 AM. CONCLUSIONS: Depressed post-myocardial infarction patients may be at greater risk for sudden cardiac death as a result of abnormalities in ventricular repolarization. More work is needed to determine the clinical and prognostic significance of QT variability in these patients.","author":[{"dropping-particle":"","family":"Carney","given":"Robert M.","non-dropping-particle":"","parse-names":false,"suffix":""},{"dropping-particle":"","family":"Freedland","given":"Kenneth E.","non-dropping-particle":"","parse-names":false,"suffix":""},{"dropping-particle":"","family":"Stein","given":"Phyllis K.","non-dropping-particle":"","parse-names":false,"suffix":""},{"dropping-particle":"","family":"Watkins","given":"Lana L.","non-dropping-particle":"","parse-names":false,"suffix":""},{"dropping-particle":"","family":"Catellier","given":"Diane","non-dropping-particle":"","parse-names":false,"suffix":""},{"dropping-particle":"","family":"Jaffe","given":"Allan S.","non-dropping-particle":"","parse-names":false,"suffix":""},{"dropping-particle":"","family":"Yeragani","given":"Vikram K.","non-dropping-particle":"","parse-names":false,"suffix":""}],"container-title":"Psychosomatic Medicine","id":"ITEM-1","issue":"2","issued":{"date-parts":[["2003"]]},"page":"177-180","title":"Effects of depression on QT interval variability after myocardial infarction","type":"article-journal","volume":"65"},"uris":["http://www.mendeley.com/documents/?uuid=b5a789c4-29ff-41b7-9990-0950c635fd3d"]}],"mendeley":{"formattedCitation":"&lt;sup&gt;22&lt;/sup&gt;","plainTextFormattedCitation":"22","previouslyFormattedCitation":"&lt;sup&gt;22&lt;/sup&gt;"},"properties":{"noteIndex":0},"schema":"https://github.com/citation-style-language/schema/raw/master/csl-citation.json"}</w:instrText>
      </w:r>
      <w:r w:rsidR="00FF5864">
        <w:fldChar w:fldCharType="separate"/>
      </w:r>
      <w:r w:rsidR="00FF5864" w:rsidRPr="00FF5864">
        <w:rPr>
          <w:noProof/>
          <w:vertAlign w:val="superscript"/>
        </w:rPr>
        <w:t>22</w:t>
      </w:r>
      <w:r w:rsidR="00FF5864">
        <w:fldChar w:fldCharType="end"/>
      </w:r>
      <w:r w:rsidR="00FF5864">
        <w:t xml:space="preserve"> The heart itself boasts an intrinsic cardiac nervous system that shows a profound response to injury and ischemia.</w:t>
      </w:r>
      <w:r w:rsidR="00FF5864">
        <w:fldChar w:fldCharType="begin" w:fldLock="1"/>
      </w:r>
      <w:r w:rsidR="0025694F">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23,24&lt;/sup&gt;","plainTextFormattedCitation":"23,24","previouslyFormattedCitation":"&lt;sup&gt;23,24&lt;/sup&gt;"},"properties":{"noteIndex":0},"schema":"https://github.com/citation-style-language/schema/raw/master/csl-citation.json"}</w:instrText>
      </w:r>
      <w:r w:rsidR="00FF5864">
        <w:fldChar w:fldCharType="separate"/>
      </w:r>
      <w:r w:rsidR="00FF5864" w:rsidRPr="00FF5864">
        <w:rPr>
          <w:noProof/>
          <w:vertAlign w:val="superscript"/>
        </w:rPr>
        <w:t>23,24</w:t>
      </w:r>
      <w:r w:rsidR="00FF5864">
        <w:fldChar w:fldCharType="end"/>
      </w:r>
      <w:r w:rsidR="00FF5864">
        <w:t xml:space="preserve"> </w:t>
      </w:r>
      <w:r w:rsidR="0025694F">
        <w:t>As strong biological pathways exist, treatments that target the ANS are a promising area for</w:t>
      </w:r>
      <w:r w:rsidR="002D5DD3">
        <w:t xml:space="preserve"> further research</w:t>
      </w:r>
      <w:r w:rsidR="0025694F">
        <w:t>.</w:t>
      </w:r>
      <w:r w:rsidR="0025694F">
        <w:fldChar w:fldCharType="begin" w:fldLock="1"/>
      </w:r>
      <w:r w:rsidR="003A7937">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25&lt;/sup&gt;","plainTextFormattedCitation":"25","previouslyFormattedCitation":"&lt;sup&gt;25&lt;/sup&gt;"},"properties":{"noteIndex":0},"schema":"https://github.com/citation-style-language/schema/raw/master/csl-citation.json"}</w:instrText>
      </w:r>
      <w:r w:rsidR="0025694F">
        <w:fldChar w:fldCharType="separate"/>
      </w:r>
      <w:r w:rsidR="0025694F" w:rsidRPr="0025694F">
        <w:rPr>
          <w:noProof/>
          <w:vertAlign w:val="superscript"/>
        </w:rPr>
        <w:t>25</w:t>
      </w:r>
      <w:r w:rsidR="0025694F">
        <w:fldChar w:fldCharType="end"/>
      </w:r>
      <w:r w:rsidR="002D5DD3">
        <w:t xml:space="preserve"> For example, the vagal nerve is known to be protective against ventricular fibrillation</w:t>
      </w:r>
      <w:r w:rsidR="00FF5864">
        <w:t>,</w:t>
      </w:r>
      <w:r w:rsidR="00FF5864">
        <w:fldChar w:fldCharType="begin" w:fldLock="1"/>
      </w:r>
      <w:r w:rsidR="003A7937">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26&lt;/sup&gt;","plainTextFormattedCitation":"26","previouslyFormattedCitation":"&lt;sup&gt;26&lt;/sup&gt;"},"properties":{"noteIndex":0},"schema":"https://github.com/citation-style-language/schema/raw/master/csl-citation.json"}</w:instrText>
      </w:r>
      <w:r w:rsidR="00FF5864">
        <w:fldChar w:fldCharType="separate"/>
      </w:r>
      <w:r w:rsidR="003A7937" w:rsidRPr="003A7937">
        <w:rPr>
          <w:noProof/>
          <w:vertAlign w:val="superscript"/>
        </w:rPr>
        <w:t>26</w:t>
      </w:r>
      <w:r w:rsidR="00FF5864">
        <w:fldChar w:fldCharType="end"/>
      </w:r>
      <w:r w:rsidR="00FF5864">
        <w:t xml:space="preserve"> and vagal nerve stimulation has been shown to relieve angina pectoris and cardiac arrhythmias.</w:t>
      </w:r>
      <w:r w:rsidR="00FF5864">
        <w:fldChar w:fldCharType="begin" w:fldLock="1"/>
      </w:r>
      <w:r w:rsidR="003A7937">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27,28&lt;/sup&gt;","plainTextFormattedCitation":"27,28","previouslyFormattedCitation":"&lt;sup&gt;27,28&lt;/sup&gt;"},"properties":{"noteIndex":0},"schema":"https://github.com/citation-style-language/schema/raw/master/csl-citation.json"}</w:instrText>
      </w:r>
      <w:r w:rsidR="00FF5864">
        <w:fldChar w:fldCharType="separate"/>
      </w:r>
      <w:r w:rsidR="003A7937" w:rsidRPr="003A7937">
        <w:rPr>
          <w:noProof/>
          <w:vertAlign w:val="superscript"/>
        </w:rPr>
        <w:t>27,28</w:t>
      </w:r>
      <w:r w:rsidR="00FF5864">
        <w:fldChar w:fldCharType="end"/>
      </w:r>
      <w:r w:rsidR="00FF5864">
        <w:t xml:space="preserve"> Vagal nerve stimulation is also effective in treatment-resistant depression.</w:t>
      </w:r>
      <w:r w:rsidR="00FF5864">
        <w:fldChar w:fldCharType="begin" w:fldLock="1"/>
      </w:r>
      <w:r w:rsidR="003A7937">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29&lt;/sup&gt;","plainTextFormattedCitation":"29","previouslyFormattedCitation":"&lt;sup&gt;29&lt;/sup&gt;"},"properties":{"noteIndex":0},"schema":"https://github.com/citation-style-language/schema/raw/master/csl-citation.json"}</w:instrText>
      </w:r>
      <w:r w:rsidR="00FF5864">
        <w:fldChar w:fldCharType="separate"/>
      </w:r>
      <w:r w:rsidR="003A7937" w:rsidRPr="003A7937">
        <w:rPr>
          <w:noProof/>
          <w:vertAlign w:val="superscript"/>
        </w:rPr>
        <w:t>29</w:t>
      </w:r>
      <w:r w:rsidR="00FF5864">
        <w:fldChar w:fldCharType="end"/>
      </w:r>
      <w:r w:rsidR="00FF5864">
        <w:t xml:space="preserve"> The ANS is thus of physiological importance in both diseases, and ANS dysfunction may be a shared target for intervention. </w:t>
      </w:r>
    </w:p>
    <w:p w14:paraId="5D4679AC" w14:textId="77777777" w:rsidR="000D4986" w:rsidRDefault="000D4986" w:rsidP="00A041AB"/>
    <w:p w14:paraId="337BF239" w14:textId="77777777" w:rsidR="00A041AB" w:rsidRDefault="00A041AB" w:rsidP="00A041AB">
      <w:pPr>
        <w:pStyle w:val="Heading3"/>
      </w:pPr>
      <w:r>
        <w:t>A4. Advances in Electrocardiography can Assess Autonomic Dysfunction</w:t>
      </w:r>
    </w:p>
    <w:p w14:paraId="425CA383" w14:textId="69E1D557" w:rsidR="002D5DD3" w:rsidRDefault="002D5DD3" w:rsidP="002D5DD3">
      <w:pPr>
        <w:rPr>
          <w:color w:val="000000" w:themeColor="text1"/>
        </w:rPr>
      </w:pPr>
    </w:p>
    <w:p w14:paraId="3AD3A3A8" w14:textId="4B676DA6" w:rsidR="0040725F" w:rsidRDefault="00DF7512" w:rsidP="002D5DD3">
      <w:r>
        <w:rPr>
          <w:color w:val="000000" w:themeColor="text1"/>
        </w:rPr>
        <w:t>The multiple levels of sympathetic and parasympathetic efferent input are integrated at the level of the sinoatrial node. HRV is an accepted measure of this cardiac autonomic outflow.</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003A7937" w:rsidRPr="003A7937">
        <w:rPr>
          <w:noProof/>
          <w:vertAlign w:val="superscript"/>
        </w:rPr>
        <w:t>30,31</w:t>
      </w:r>
      <w:r w:rsidRPr="00460EC5">
        <w:fldChar w:fldCharType="end"/>
      </w:r>
      <w:r>
        <w:t xml:space="preserve"> A novel HRV method, </w:t>
      </w:r>
      <w:r w:rsidRPr="00DF7512">
        <w:rPr>
          <w:i/>
        </w:rPr>
        <w:t>Dyx</w:t>
      </w:r>
      <w:r>
        <w:t xml:space="preserve">, has surfaced as a promising ECG biomarker of ANS dysfunction. </w:t>
      </w:r>
      <w:r w:rsidRPr="003A7937">
        <w:rPr>
          <w:i/>
        </w:rPr>
        <w:t>Dyx</w:t>
      </w:r>
      <w:r>
        <w:t xml:space="preserve"> is derived from heart rate time series </w:t>
      </w:r>
      <w:r w:rsidR="003A7937">
        <w:rPr>
          <w:noProof/>
        </w:rPr>
        <w:lastRenderedPageBreak/>
        <mc:AlternateContent>
          <mc:Choice Requires="wpg">
            <w:drawing>
              <wp:anchor distT="0" distB="0" distL="114300" distR="114300" simplePos="0" relativeHeight="251658240" behindDoc="0" locked="0" layoutInCell="1" allowOverlap="1" wp14:anchorId="298DF4E2" wp14:editId="5E37707F">
                <wp:simplePos x="0" y="0"/>
                <wp:positionH relativeFrom="column">
                  <wp:posOffset>2587625</wp:posOffset>
                </wp:positionH>
                <wp:positionV relativeFrom="paragraph">
                  <wp:posOffset>3810</wp:posOffset>
                </wp:positionV>
                <wp:extent cx="4268470" cy="3569970"/>
                <wp:effectExtent l="0" t="0" r="0" b="0"/>
                <wp:wrapTight wrapText="bothSides">
                  <wp:wrapPolygon edited="0">
                    <wp:start x="0" y="0"/>
                    <wp:lineTo x="0" y="14177"/>
                    <wp:lineTo x="1157" y="14753"/>
                    <wp:lineTo x="1157" y="21439"/>
                    <wp:lineTo x="21304" y="21439"/>
                    <wp:lineTo x="21497" y="14177"/>
                    <wp:lineTo x="21497"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268470" cy="3569970"/>
                          <a:chOff x="0" y="0"/>
                          <a:chExt cx="4268470" cy="3570732"/>
                        </a:xfrm>
                      </wpg:grpSpPr>
                      <pic:pic xmlns:pic="http://schemas.openxmlformats.org/drawingml/2006/picture">
                        <pic:nvPicPr>
                          <pic:cNvPr id="1" name="Picture 1" descr="A close up of a mans face&#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268470" cy="2348865"/>
                          </a:xfrm>
                          <a:prstGeom prst="rect">
                            <a:avLst/>
                          </a:prstGeom>
                        </pic:spPr>
                      </pic:pic>
                      <wps:wsp>
                        <wps:cNvPr id="217" name="Text Box 2"/>
                        <wps:cNvSpPr txBox="1">
                          <a:spLocks noChangeArrowheads="1"/>
                        </wps:cNvSpPr>
                        <wps:spPr bwMode="auto">
                          <a:xfrm>
                            <a:off x="190831" y="2321634"/>
                            <a:ext cx="4076700" cy="12490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167970" w14:textId="49BA6217" w:rsidR="003A7937" w:rsidRPr="003A7937" w:rsidRDefault="003A7937" w:rsidP="003A7937">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RR</w:t>
                              </w:r>
                              <w:r w:rsidRPr="003A7937">
                                <w:rPr>
                                  <w:sz w:val="16"/>
                                  <w:szCs w:val="16"/>
                                  <w:vertAlign w:val="subscript"/>
                                </w:rPr>
                                <w:t>n</w:t>
                              </w:r>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98DF4E2" id="Group 2" o:spid="_x0000_s1026" style="position:absolute;margin-left:203.75pt;margin-top:.3pt;width:336.1pt;height:281.1pt;z-index:251658240;mso-height-relative:margin" coordsize="42684,3570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QEB&#10;AQEBAQEBAQEBAQEBAQEBAQEBAQEBAQEBAQEBAQEBAQEBAQEBAQEBAQEBAQEBAQEBAQEBAQEBAf/b&#10;AEMBAQEBAQEBAQEBAQEBAQEBAQEBAQEBAQEBAQEBAQEBAQEBAQEBAQEBAQEBAQEBAQEBAQEBAQEB&#10;AQEBAQEBAQEBAf/dAAQAev/aAAwDAQACEQMRAD8A/v4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9D+/i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0f7+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S&#10;/v4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9P+/i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close up of a mans face&#10;&#10;Description automatically generated" style="position:absolute;width:42684;height:2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">
                  <v:imagedata r:id="rId7" o:title="A close up of a mans face&#10;&#10;Description automatically generated"/>
                </v:shape>
                <v:shapetype id="_x0000_t202" coordsize="21600,21600" o:spt="202" path="m,l,21600r21600,l21600,xe">
                  <v:stroke joinstyle="miter"/>
                  <v:path gradientshapeok="t" o:connecttype="rect"/>
                </v:shapetype>
                <v:shape id="Text Box 2" o:spid="_x0000_s1028" type="#_x0000_t202" style="position:absolute;left:1908;top:23216;width:40767;height:12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4167970" w14:textId="49BA6217" w:rsidR="003A7937" w:rsidRPr="003A7937" w:rsidRDefault="003A7937" w:rsidP="003A7937">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RR</w:t>
                        </w:r>
                        <w:r w:rsidRPr="003A7937">
                          <w:rPr>
                            <w:sz w:val="16"/>
                            <w:szCs w:val="16"/>
                            <w:vertAlign w:val="subscript"/>
                          </w:rPr>
                          <w:t>n</w:t>
                        </w:r>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v:textbox>
                </v:shape>
                <w10:wrap type="tight"/>
              </v:group>
            </w:pict>
          </mc:Fallback>
        </mc:AlternateContent>
      </w:r>
      <w:r>
        <w:t xml:space="preserve">analysis that measures the non-linear variability of the heart rhythm. </w:t>
      </w:r>
      <w:r w:rsidRPr="003A7937">
        <w:rPr>
          <w:i/>
        </w:rPr>
        <w:t>Dyx</w:t>
      </w:r>
      <w:r>
        <w:t xml:space="preserve"> is generated through the multipole method analysis of Poincar</w:t>
      </w:r>
      <w:r w:rsidR="003A7937">
        <w:t xml:space="preserve">é plot, in which beat-to-beat </w:t>
      </w:r>
      <w:r w:rsidR="004F5E2F">
        <w:t xml:space="preserve">(RR) </w:t>
      </w:r>
      <w:r w:rsidR="003A7937">
        <w:t xml:space="preserve">interval lengths are plotted as a function of prior </w:t>
      </w:r>
      <w:r w:rsidR="004F5E2F">
        <w:t>RR</w:t>
      </w:r>
      <w:r w:rsidR="003A7937">
        <w:t xml:space="preserve"> intervals to form an ellipse, as seen in</w:t>
      </w:r>
      <w:r w:rsidR="004F5E2F">
        <w:t xml:space="preserve"> our prior work </w:t>
      </w:r>
      <w:r w:rsidR="006858D3">
        <w:t>(</w:t>
      </w:r>
      <w:r w:rsidR="003A7937" w:rsidRPr="003A7937">
        <w:rPr>
          <w:b/>
        </w:rPr>
        <w:t>Figure 1</w:t>
      </w:r>
      <w:r w:rsidR="006858D3" w:rsidRPr="006858D3">
        <w:t>)</w:t>
      </w:r>
      <w:r w:rsidR="003A7937" w:rsidRPr="006858D3">
        <w:t>.</w:t>
      </w:r>
      <w:r w:rsidR="003A7937">
        <w:fldChar w:fldCharType="begin" w:fldLock="1"/>
      </w:r>
      <w:r w:rsidR="003A7937">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32&lt;/sup&gt;","plainTextFormattedCitation":"32","previouslyFormattedCitation":"&lt;sup&gt;32&lt;/sup&gt;"},"properties":{"noteIndex":0},"schema":"https://github.com/citation-style-language/schema/raw/master/csl-citation.json"}</w:instrText>
      </w:r>
      <w:r w:rsidR="003A7937">
        <w:fldChar w:fldCharType="separate"/>
      </w:r>
      <w:r w:rsidR="003A7937" w:rsidRPr="003A7937">
        <w:rPr>
          <w:noProof/>
          <w:vertAlign w:val="superscript"/>
        </w:rPr>
        <w:t>32</w:t>
      </w:r>
      <w:r w:rsidR="003A7937">
        <w:fldChar w:fldCharType="end"/>
      </w:r>
      <w:r w:rsidR="003A7937">
        <w:t xml:space="preserve"> </w:t>
      </w:r>
      <w:r w:rsidR="003A7937" w:rsidRPr="003A7937">
        <w:rPr>
          <w:i/>
        </w:rPr>
        <w:t>Dyx</w:t>
      </w:r>
      <w:r w:rsidR="003A7937">
        <w:t xml:space="preserve"> is novel in that it is generated as the ratio of the kurtosis along the y-axis and the x-axis of the, better capturing the density of heart beats and thus including non-linear features of heart rate dynamics.</w:t>
      </w:r>
      <w:r w:rsidR="003A7937">
        <w:fldChar w:fldCharType="begin" w:fldLock="1"/>
      </w:r>
      <w:r w:rsidR="003A7937">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33,34&lt;/sup&gt;","plainTextFormattedCitation":"33,34"},"properties":{"noteIndex":0},"schema":"https://github.com/citation-style-language/schema/raw/master/csl-citation.json"}</w:instrText>
      </w:r>
      <w:r w:rsidR="003A7937">
        <w:fldChar w:fldCharType="separate"/>
      </w:r>
      <w:r w:rsidR="003A7937" w:rsidRPr="003A7937">
        <w:rPr>
          <w:noProof/>
          <w:vertAlign w:val="superscript"/>
        </w:rPr>
        <w:t>33,34</w:t>
      </w:r>
      <w:r w:rsidR="003A7937">
        <w:fldChar w:fldCharType="end"/>
      </w:r>
      <w:r w:rsidR="003A7937">
        <w:t xml:space="preserve"> </w:t>
      </w:r>
      <w:r w:rsidR="004F5E2F">
        <w:t>Other studies have found that low Dyx predicts ventricular dysrhythmia and cardiovascular mortality after myocardial infarction, with a hazard ratio of 2.4 (95% CI 1.5 – 3.8).</w:t>
      </w:r>
      <w:r w:rsidR="004F5E2F" w:rsidRPr="00460EC5">
        <w:fldChar w:fldCharType="begin" w:fldLock="1"/>
      </w:r>
      <w:r w:rsidR="004F5E2F">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6&lt;/sup&gt;","plainTextFormattedCitation":"34,36","previouslyFormattedCitation":"&lt;sup&gt;35,36&lt;/sup&gt;"},"properties":{"noteIndex":0},"schema":"https://github.com/citation-style-language/schema/raw/master/csl-citation.json"}</w:instrText>
      </w:r>
      <w:r w:rsidR="004F5E2F" w:rsidRPr="00460EC5">
        <w:fldChar w:fldCharType="separate"/>
      </w:r>
      <w:r w:rsidR="004F5E2F" w:rsidRPr="003A7937">
        <w:rPr>
          <w:noProof/>
          <w:vertAlign w:val="superscript"/>
        </w:rPr>
        <w:t>34,36</w:t>
      </w:r>
      <w:r w:rsidR="004F5E2F" w:rsidRPr="00460EC5">
        <w:fldChar w:fldCharType="end"/>
      </w:r>
      <w:r w:rsidR="004F5E2F">
        <w:t xml:space="preserve"> In addition, individuals with chest pain and low Dyx had an odds ratio of 8 for having abnormal exercise stress test results.</w:t>
      </w:r>
      <w:r w:rsidR="004F5E2F">
        <w:fldChar w:fldCharType="begin" w:fldLock="1"/>
      </w:r>
      <w:r w:rsidR="004F5E2F">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7,38&lt;/sup&gt;","plainTextFormattedCitation":"37,38","previouslyFormattedCitation":"&lt;sup&gt;37,38&lt;/sup&gt;"},"properties":{"noteIndex":0},"schema":"https://github.com/citation-style-language/schema/raw/master/csl-citation.json"}</w:instrText>
      </w:r>
      <w:r w:rsidR="004F5E2F">
        <w:fldChar w:fldCharType="separate"/>
      </w:r>
      <w:r w:rsidR="004F5E2F" w:rsidRPr="003A7937">
        <w:rPr>
          <w:noProof/>
          <w:vertAlign w:val="superscript"/>
        </w:rPr>
        <w:t>37,38</w:t>
      </w:r>
      <w:r w:rsidR="004F5E2F">
        <w:fldChar w:fldCharType="end"/>
      </w:r>
      <w:r w:rsidR="004F5E2F">
        <w:t xml:space="preserve"> </w:t>
      </w:r>
      <w:r w:rsidR="0040725F" w:rsidRPr="00460EC5">
        <w:t xml:space="preserve">This makes </w:t>
      </w:r>
      <w:r w:rsidR="0040725F" w:rsidRPr="00460EC5">
        <w:rPr>
          <w:i/>
          <w:iCs/>
        </w:rPr>
        <w:t>Dyx</w:t>
      </w:r>
      <w:r w:rsidR="0040725F" w:rsidRPr="00460EC5">
        <w:t xml:space="preserve"> a strong candidate for assessing ANS dysfunction in our pro</w:t>
      </w:r>
      <w:r w:rsidR="0040725F">
        <w:t>posal.</w:t>
      </w:r>
    </w:p>
    <w:p w14:paraId="2B139249" w14:textId="77777777" w:rsidR="0040725F" w:rsidRDefault="0040725F" w:rsidP="002D5DD3"/>
    <w:p w14:paraId="2D2AA75F" w14:textId="194EB74D" w:rsidR="0040725F" w:rsidRDefault="0040725F" w:rsidP="0040725F">
      <w:pPr>
        <w:pStyle w:val="Heading2"/>
      </w:pPr>
      <w:r>
        <w:t>PRELIMINARY DATA</w:t>
      </w:r>
    </w:p>
    <w:p w14:paraId="73D426D4" w14:textId="77777777" w:rsidR="0040725F" w:rsidRDefault="0040725F" w:rsidP="002D5DD3"/>
    <w:p w14:paraId="17C25FDF" w14:textId="59E65192" w:rsidR="002D5DD3" w:rsidRDefault="004F5E2F" w:rsidP="002D5DD3">
      <w:pPr>
        <w:rPr>
          <w:color w:val="000000" w:themeColor="text1"/>
        </w:rPr>
      </w:pPr>
      <w:r>
        <w:t xml:space="preserve">We demonstrated recently that in a cohort of 276 individuals without known CAD, </w:t>
      </w:r>
      <w:r w:rsidRPr="004F5E2F">
        <w:rPr>
          <w:u w:val="single"/>
        </w:rPr>
        <w:t xml:space="preserve">low </w:t>
      </w:r>
      <w:r w:rsidRPr="004F5E2F">
        <w:rPr>
          <w:i/>
          <w:u w:val="single"/>
        </w:rPr>
        <w:t>Dyx</w:t>
      </w:r>
      <w:r w:rsidRPr="004F5E2F">
        <w:rPr>
          <w:u w:val="single"/>
        </w:rPr>
        <w:t xml:space="preserve"> in the morning hours </w:t>
      </w:r>
      <w:r w:rsidRPr="004F5E2F">
        <w:rPr>
          <w:color w:val="000000" w:themeColor="text1"/>
          <w:u w:val="single"/>
        </w:rPr>
        <w:t>had</w:t>
      </w:r>
      <w:r w:rsidRPr="00625215">
        <w:rPr>
          <w:color w:val="000000" w:themeColor="text1"/>
          <w:u w:val="single"/>
        </w:rPr>
        <w:t xml:space="preserve"> a 12-fold increase in the odds of abnormal MPI</w:t>
      </w:r>
      <w:r w:rsidR="006858D3">
        <w:rPr>
          <w:color w:val="000000" w:themeColor="text1"/>
          <w:u w:val="single"/>
        </w:rPr>
        <w:t xml:space="preserve"> and a decrease coronary flow reserve (</w:t>
      </w:r>
      <w:r w:rsidR="006858D3" w:rsidRPr="006858D3">
        <w:rPr>
          <w:b/>
          <w:color w:val="000000" w:themeColor="text1"/>
          <w:u w:val="single"/>
        </w:rPr>
        <w:t>Table 1</w:t>
      </w:r>
      <w:r w:rsidR="006858D3">
        <w:rPr>
          <w:color w:val="000000" w:themeColor="text1"/>
          <w:u w:val="single"/>
        </w:rPr>
        <w:t>)</w:t>
      </w:r>
      <w:r w:rsidRPr="00625215">
        <w:rPr>
          <w:color w:val="000000" w:themeColor="text1"/>
        </w:rPr>
        <w:t>.</w:t>
      </w:r>
      <w:r w:rsidRPr="00625215">
        <w:rPr>
          <w:color w:val="000000" w:themeColor="text1"/>
        </w:rPr>
        <w:fldChar w:fldCharType="begin" w:fldLock="1"/>
      </w:r>
      <w:r>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3A7937">
        <w:rPr>
          <w:noProof/>
          <w:color w:val="000000" w:themeColor="text1"/>
          <w:vertAlign w:val="superscript"/>
        </w:rPr>
        <w:t>45</w:t>
      </w:r>
      <w:r w:rsidRPr="00625215">
        <w:rPr>
          <w:color w:val="000000" w:themeColor="text1"/>
        </w:rPr>
        <w:fldChar w:fldCharType="end"/>
      </w:r>
      <w:r w:rsidR="00C86A9E">
        <w:rPr>
          <w:color w:val="000000" w:themeColor="text1"/>
        </w:rPr>
        <w:t xml:space="preserve"> </w:t>
      </w:r>
      <w:r w:rsidR="006858D3">
        <w:rPr>
          <w:color w:val="000000" w:themeColor="text1"/>
        </w:rPr>
        <w:t xml:space="preserve">In the same cohort, preliminary </w:t>
      </w:r>
      <w:r w:rsidR="00E1428A">
        <w:rPr>
          <w:color w:val="000000" w:themeColor="text1"/>
        </w:rPr>
        <w:t xml:space="preserve">analysis also showed </w:t>
      </w:r>
      <w:r w:rsidR="00E1428A" w:rsidRPr="00E1428A">
        <w:rPr>
          <w:i/>
          <w:color w:val="000000" w:themeColor="text1"/>
        </w:rPr>
        <w:t>Dyx</w:t>
      </w:r>
      <w:r w:rsidR="00E1428A">
        <w:rPr>
          <w:color w:val="000000" w:themeColor="text1"/>
        </w:rPr>
        <w:t xml:space="preserve"> was predictive of depressive symptoms.</w:t>
      </w:r>
    </w:p>
    <w:p w14:paraId="0D68086C" w14:textId="77777777" w:rsidR="00196EC5" w:rsidRPr="004F5E2F" w:rsidRDefault="00196EC5" w:rsidP="002D5DD3"/>
    <w:p w14:paraId="30F2032B" w14:textId="2AB99B50" w:rsidR="003A7937" w:rsidRDefault="006858D3" w:rsidP="006858D3">
      <w:pPr>
        <w:jc w:val="center"/>
      </w:pPr>
      <w:r>
        <w:rPr>
          <w:noProof/>
        </w:rPr>
        <mc:AlternateContent>
          <mc:Choice Requires="wpg">
            <w:drawing>
              <wp:inline distT="0" distB="0" distL="0" distR="0" wp14:anchorId="273547AE" wp14:editId="37B6B510">
                <wp:extent cx="5946775" cy="1247775"/>
                <wp:effectExtent l="0" t="0" r="0" b="9525"/>
                <wp:docPr id="5" name="Group 5"/>
                <wp:cNvGraphicFramePr/>
                <a:graphic xmlns:a="http://schemas.openxmlformats.org/drawingml/2006/main">
                  <a:graphicData uri="http://schemas.microsoft.com/office/word/2010/wordprocessingGroup">
                    <wpg:wgp>
                      <wpg:cNvGrpSpPr/>
                      <wpg:grpSpPr>
                        <a:xfrm>
                          <a:off x="0" y="0"/>
                          <a:ext cx="5946775" cy="1247775"/>
                          <a:chOff x="79513" y="0"/>
                          <a:chExt cx="5947410" cy="1248408"/>
                        </a:xfrm>
                      </wpg:grpSpPr>
                      <wps:wsp>
                        <wps:cNvPr id="3" name="Text Box 2"/>
                        <wps:cNvSpPr txBox="1">
                          <a:spLocks noChangeArrowheads="1"/>
                        </wps:cNvSpPr>
                        <wps:spPr bwMode="auto">
                          <a:xfrm>
                            <a:off x="79513" y="810962"/>
                            <a:ext cx="5947410" cy="43744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v:group w14:anchorId="273547AE" id="Group 5" o:spid="_x0000_s1029" style="width:468.25pt;height:98.25pt;mso-position-horizontal-relative:char;mso-position-vertical-relative:line" coordorigin="795" coordsize="59474,124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">
                <v:shape id="Text Box 2" o:spid="_x0000_s1030" type="#_x0000_t202" style="position:absolute;left:795;top:8109;width:59474;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 id="Picture 4" o:spid="_x0000_s1031" type="#_x0000_t75" style="position:absolute;left:795;width:5947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r:id="rId9" o:title=""/>
                </v:shape>
                <w10:anchorlock/>
              </v:group>
            </w:pict>
          </mc:Fallback>
        </mc:AlternateContent>
      </w:r>
    </w:p>
    <w:p w14:paraId="732A310F" w14:textId="77777777" w:rsidR="00196EC5" w:rsidRDefault="00196EC5" w:rsidP="006858D3">
      <w:pPr>
        <w:widowControl w:val="0"/>
        <w:spacing w:after="80"/>
        <w:rPr>
          <w:sz w:val="16"/>
          <w:szCs w:val="16"/>
        </w:rPr>
      </w:pPr>
    </w:p>
    <w:p w14:paraId="5B3290A2" w14:textId="6B26A9C2" w:rsidR="006858D3" w:rsidRDefault="006E1C22" w:rsidP="006858D3">
      <w:pPr>
        <w:widowControl w:val="0"/>
        <w:spacing w:after="80"/>
      </w:pPr>
      <w:r>
        <w:t>The relationship between HRV, depression, and CAD is supported by data from our pilot study</w:t>
      </w:r>
      <w:r w:rsidR="0040725F">
        <w:t xml:space="preserve"> of 30 participants from the Emory Cardiovascular Biobank. The methods and analysis are described in more detail below.</w:t>
      </w:r>
      <w:r w:rsidR="00742D68">
        <w:t xml:space="preserve"> Of the participants that completed the psychological profiling, 25% (n=7) had high depressive symptoms (PHQ-9 &gt; 10), and 75% (n=21) had low depressive symptoms. Based on coronary angiography, 73% (n=22) had stenosis of the coronary arteries, while 27% (n=8) had mild to no angiographic disease. Long-term HRV was collected on all patients, ECG signal was collected on all patients, ranging from 4 to 25 hours, with only 26% data loss due to low-quality signal for HRV analysis. </w:t>
      </w:r>
      <w:r w:rsidR="00D444B2">
        <w:t xml:space="preserve">When comparing long-term HRV recordings in patients with and without depression (PHQ-9), there was a difference in overall distribution by Kolmogorov-Smirnov test (p &lt; 0.01), and two-sample t-test (p &lt; 0.01). When comparing long-term HRV recordings in patients with &gt;50% stenosis of any major coronary artery (CASS-50 &gt; 1), HRV was different in overall distribution (p &lt; 0.01) and by population means (p &lt; 0.01). </w:t>
      </w:r>
      <w:r w:rsidR="00742D68">
        <w:t xml:space="preserve">This data provides evidence that HRV is the appropriate tool for further analyzing the relationship between depression and CAD. The proposed research plan will allow us to improve the power of our study to analyze hourly effects, adjust for multiple covariates (such as clinical indications for catherization), and study the effect of age and sex. </w:t>
      </w:r>
    </w:p>
    <w:p w14:paraId="454B6193" w14:textId="77777777" w:rsidR="00742D68" w:rsidRDefault="00742D68" w:rsidP="006858D3">
      <w:pPr>
        <w:widowControl w:val="0"/>
        <w:spacing w:after="80"/>
      </w:pPr>
    </w:p>
    <w:p w14:paraId="293A334F" w14:textId="77777777" w:rsidR="00540AA1" w:rsidRDefault="002C3337" w:rsidP="00540AA1">
      <w:pPr>
        <w:pStyle w:val="Heading2"/>
      </w:pPr>
      <w:r>
        <w:t>INNOVATION</w:t>
      </w:r>
    </w:p>
    <w:p w14:paraId="5C993AC3" w14:textId="7BDEB106" w:rsidR="00540AA1" w:rsidRPr="00540AA1" w:rsidRDefault="00540AA1" w:rsidP="00540AA1">
      <w:bookmarkStart w:id="0" w:name="_GoBack"/>
      <w:bookmarkEnd w:id="0"/>
      <w:r w:rsidRPr="00540AA1">
        <w:lastRenderedPageBreak/>
        <w:t>Innovation is central to this proposal, which seeks to validate a new, low-cost ECG-based measure (</w:t>
      </w:r>
      <w:r w:rsidRPr="00540AA1">
        <w:rPr>
          <w:i/>
        </w:rPr>
        <w:t>Dyx</w:t>
      </w:r>
      <w:r w:rsidRPr="00540AA1">
        <w:t xml:space="preserve">) as a tool to measure disturbances of the neurocardiac axis that has additional relevance to depression and ischemic heart disease. This is a paradigm shift towards metrics that have a focus on the brain-heart connection, as opposed to focused tests on anatomy or self-reported symptoms. This new way of seeing depression and CAD as connected to the neurocardiac axis may lead to clinical practice changes in disease </w:t>
      </w:r>
      <w:r>
        <w:rPr>
          <w:noProof/>
        </w:rPr>
        <mc:AlternateContent>
          <mc:Choice Requires="wpg">
            <w:drawing>
              <wp:anchor distT="0" distB="0" distL="114300" distR="114300" simplePos="0" relativeHeight="251660288" behindDoc="0" locked="0" layoutInCell="1" allowOverlap="1" wp14:anchorId="3F6D26F0" wp14:editId="107B2EF7">
                <wp:simplePos x="0" y="0"/>
                <wp:positionH relativeFrom="margin">
                  <wp:posOffset>-81280</wp:posOffset>
                </wp:positionH>
                <wp:positionV relativeFrom="paragraph">
                  <wp:posOffset>584200</wp:posOffset>
                </wp:positionV>
                <wp:extent cx="2690495" cy="1811020"/>
                <wp:effectExtent l="0" t="0" r="0" b="0"/>
                <wp:wrapTight wrapText="bothSides">
                  <wp:wrapPolygon edited="0">
                    <wp:start x="306" y="0"/>
                    <wp:lineTo x="306" y="21358"/>
                    <wp:lineTo x="21105" y="21358"/>
                    <wp:lineTo x="21105" y="0"/>
                    <wp:lineTo x="306" y="0"/>
                  </wp:wrapPolygon>
                </wp:wrapTight>
                <wp:docPr id="9" name="Group 9"/>
                <wp:cNvGraphicFramePr/>
                <a:graphic xmlns:a="http://schemas.openxmlformats.org/drawingml/2006/main">
                  <a:graphicData uri="http://schemas.microsoft.com/office/word/2010/wordprocessingGroup">
                    <wpg:wgp>
                      <wpg:cNvGrpSpPr/>
                      <wpg:grpSpPr>
                        <a:xfrm>
                          <a:off x="0" y="0"/>
                          <a:ext cx="2690495" cy="1811020"/>
                          <a:chOff x="0" y="0"/>
                          <a:chExt cx="3535157" cy="2389572"/>
                        </a:xfrm>
                      </wpg:grpSpPr>
                      <wps:wsp>
                        <wps:cNvPr id="8" name="Text Box 2"/>
                        <wps:cNvSpPr txBox="1">
                          <a:spLocks noChangeArrowheads="1"/>
                        </wps:cNvSpPr>
                        <wps:spPr bwMode="auto">
                          <a:xfrm>
                            <a:off x="0" y="1423574"/>
                            <a:ext cx="3535157" cy="9659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97BA17F" w14:textId="77777777" w:rsidR="00540AA1" w:rsidRDefault="00540AA1" w:rsidP="00540AA1">
                              <w:pPr>
                                <w:rPr>
                                  <w:sz w:val="16"/>
                                  <w:szCs w:val="16"/>
                                </w:rPr>
                              </w:pPr>
                              <w:r>
                                <w:rPr>
                                  <w:sz w:val="16"/>
                                  <w:szCs w:val="16"/>
                                </w:rPr>
                                <w:t>Figure 2. The VivaLNK ECG patch is a small, wireless device, roughly 2” by 0.5” that will be placed in the mid-axillary line at the level of the heart. It has been approved for use for heart rate monitoring and recording of raw ECG signal.</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112222" y="0"/>
                            <a:ext cx="3321685" cy="1412239"/>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F6D26F0" id="Group 9" o:spid="_x0000_s1032" style="position:absolute;margin-left:-6.4pt;margin-top:46pt;width:211.85pt;height:142.6pt;z-index:251660288;mso-position-horizontal-relative:margin;mso-position-vertical-relative:text;mso-width-relative:margin;mso-height-relative:margin" coordsize="35351,238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">
                <v:shape id="Text Box 2" o:spid="_x0000_s1033" type="#_x0000_t202" style="position:absolute;top:14235;width:35351;height:9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97BA17F" w14:textId="77777777" w:rsidR="00540AA1" w:rsidRDefault="00540AA1" w:rsidP="00540AA1">
                        <w:pPr>
                          <w:rPr>
                            <w:sz w:val="16"/>
                            <w:szCs w:val="16"/>
                          </w:rPr>
                        </w:pPr>
                        <w:r>
                          <w:rPr>
                            <w:sz w:val="16"/>
                            <w:szCs w:val="16"/>
                          </w:rPr>
                          <w:t>Figure 2. The VivaLNK ECG patch is a small, wireless device, roughly 2” by 0.5” that will be placed in the mid-axillary line at the level of the heart. It has been approved for use for heart rate monitoring and recording of raw ECG signal.</w:t>
                        </w:r>
                      </w:p>
                    </w:txbxContent>
                  </v:textbox>
                </v:shape>
                <v:shape id="Picture 10" o:spid="_x0000_s1034" type="#_x0000_t75" style="position:absolute;left:1122;width:33217;height:1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">
                  <v:imagedata r:id="rId11" o:title=""/>
                </v:shape>
                <w10:wrap type="tight" anchorx="margin"/>
              </v:group>
            </w:pict>
          </mc:Fallback>
        </mc:AlternateContent>
      </w:r>
      <w:r w:rsidRPr="00540AA1">
        <w:t>management as well. For example, it may promote stress management, exercise therapy, and biofeedback in the management of these conditions.</w:t>
      </w:r>
      <w:r w:rsidRPr="00540AA1">
        <w:fldChar w:fldCharType="begin" w:fldLock="1"/>
      </w:r>
      <w:r w:rsidRPr="00540AA1">
        <w:instrText>ADDIN CSL_CITATION {"citationItems":[{"id":"ITEM-1","itemData":{"ISBN":"0303-7339","ISSN":"0303-7339","PMID":"27075221","abstract":"BACKGROUND Heartrate variability biofeedback (HRVB) is a non-invasive treatment in which patients are assumed to self-regulate a physiological dysregulated vagal nerve. Although the therapeutic approach of HRVB is promising in various stress-related disorders, it has only been offered on a regular basis in a few mental health treatment settings. AIM To analyse the efficacy of HRV biofeedback as an additional psychophysiological treatment for depression and PTSD. METHOD Systematic review with search terms HRV, biofeedback, PTSD, depression, panic disorder and anxiety disorder. RESULTS Our search of the literature yielded 789 studies. After critical appraisal using the GRADE method, we selected 6 randomised controlled trials (RCTs) and 4 relevant studies. The RCTs with control groups 'treatment as usual' and muscle relaxation training revealed significant clinical efficacy and better results than codntrol conditions after 4 to 8 weeks training. CONCLUSION Although this systematic review shows the popularity of HRV in literature, it does not indicate that HRVB really has been reviewed systematically. Significant outcomes of this limited number of randomised studies indicate there may be a clinical improvement when HRVB training is integrated into treatment of PTSD and depression, particularly when this integration procedure is combined with psychotherapy. More research needs to be done with larger groups and further efforts are needed to integrate HRVB into treatment of stress-related disorders in psychiatry. Future research also needs to focus on the psychophysiological mechanisms involved.","author":[{"dropping-particle":"","family":"Blase","given":"K L","non-dropping-particle":"","parse-names":false,"suffix":""},{"dropping-particle":"","family":"Dijke","given":"A","non-dropping-particle":"van","parse-names":false,"suffix":""},{"dropping-particle":"","family":"Cluitmans","given":"P J M","non-dropping-particle":"","parse-names":false,"suffix":""},{"dropping-particle":"","family":"Vermetten","given":"E","non-dropping-particle":"","parse-names":false,"suffix":""}],"container-title":"The American Journal of Psychiatriy","id":"ITEM-1","issue":"4","issued":{"date-parts":[["2010"]]},"page":"292-300","title":"Efficacy of HRV-biofeedback as additional treatment of depression and PTSD.","type":"article-journal","volume":"58"},"uris":["http://www.mendeley.com/documents/?uuid=727443db-b52f-4729-91b1-583a067b20c2"]}],"mendeley":{"formattedCitation":"&lt;sup&gt;45&lt;/sup&gt;","plainTextFormattedCitation":"45","previouslyFormattedCitation":"&lt;sup&gt;45&lt;/sup&gt;"},"properties":{"noteIndex":0},"schema":"https://github.com/citation-style-language/schema/raw/master/csl-citation.json"}</w:instrText>
      </w:r>
      <w:r w:rsidRPr="00540AA1">
        <w:fldChar w:fldCharType="separate"/>
      </w:r>
      <w:r w:rsidRPr="00540AA1">
        <w:rPr>
          <w:noProof/>
          <w:vertAlign w:val="superscript"/>
        </w:rPr>
        <w:t>45</w:t>
      </w:r>
      <w:r w:rsidRPr="00540AA1">
        <w:fldChar w:fldCharType="end"/>
      </w:r>
      <w:r w:rsidRPr="00540AA1">
        <w:t xml:space="preserve"> </w:t>
      </w:r>
      <w:r w:rsidRPr="00540AA1">
        <w:rPr>
          <w:i/>
        </w:rPr>
        <w:t>Dyx</w:t>
      </w:r>
      <w:r w:rsidRPr="00540AA1">
        <w:t xml:space="preserve"> is relatively new and unexplored compared to other HRV indices. For the first time, we are taking into close consideration the time of day when measuring HRV.</w:t>
      </w:r>
      <w:r w:rsidRPr="00540AA1">
        <w:fldChar w:fldCharType="begin" w:fldLock="1"/>
      </w:r>
      <w:r w:rsidRPr="00540AA1">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id":"ITEM-2","itemData":{"DOI":"10.1016/j.smrv.2011.04.003","ISBN":"1532-2955 (Electronic)\\r1087-0792 (Linking)","ISSN":"10870792","PMID":"21641838","abstract":"The functional organization of the cardiovascular system shows clear circadian rhythmicity. These and other circadian rhythms at all levels of organization are orchestrated by a central biological clock, the suprachiasmatic nuclei of the hypothalamus. Preservation of the normal circadian time structure from the level of the cardiomyocyte to the organ system appears to be essential for cardiovascular health and cardiovascular disease prevention. Myocardial ischemia, acute myocardial infarct, and sudden cardiac death are much greater in incidence than expected in the morning. Moreover, supraventricular and ventricular cardiac arrhythmias of various types show specific day-night patterns, with atrial arrhythmias - premature beats, tachycardias, atrial fibrillation, and flutter - generally being of higher frequency during the day than night - and ventricular fibrillation and ventricular premature beats more common, respectively, in the morning and during the daytime activity than sleep span. Furthermore, different circadian patterns of blood pressure are found in arterial hypertension, in relation to different cardiovascular morbidity and mortality risk. Such temporal patterns result from circadian periodicity in pathophysiological mechanisms that give rise to predictable-in-time differences in susceptibility-resistance to cyclic environmental stressors that trigger these clinical events. Circadian rhythms also may affect the pharmacokinetics and pharmacodynamics of cardiovascular and other medications. Knowledge of 24-h patterns in the risk of cardiac arrhythmias and cardiovascular disease morbidity and mortality plus circadian rhythm-dependencies of underlying pathophysiologic mechanisms suggests the requirement for preventive and therapeutic interventions is not the same throughout the day and night, and should be tailored accordingly to improve outcomes. © 2011 Elsevier Ltd.","author":[{"dropping-particle":"","family":"Portaluppi","given":"Francesco","non-dropping-particle":"","parse-names":false,"suffix":""},{"dropping-particle":"","family":"Tiseo","given":"Ruana","non-dropping-particle":"","parse-names":false,"suffix":""},{"dropping-particle":"","family":"Smolensky","given":"Michael H","non-dropping-particle":"","parse-names":false,"suffix":""},{"dropping-particle":"","family":"Hermida","given":"Ramón C","non-dropping-particle":"","parse-names":false,"suffix":""},{"dropping-particle":"","family":"Ayala","given":"Diana E","non-dropping-particle":"","parse-names":false,"suffix":""},{"dropping-particle":"","family":"Fabbian","given":"Fabio","non-dropping-particle":"","parse-names":false,"suffix":""}],"container-title":"Sleep Medicine Reviews","id":"ITEM-2","issue":"2","issued":{"date-parts":[["2012"]]},"page":"151-166","title":"Circadian rhythms and cardiovascular health","type":"article","volume":"16"},"uris":["http://www.mendeley.com/documents/?uuid=f8d551bd-9f2b-4988-8208-04b40652ba50"]},{"id":"ITEM-3","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3","issued":{"date-parts":[["2011","8"]]},"page":"681-682","publisher":"IEEE","title":"Correlation of heart rate variability and circadian markers in humans","type":"paper-conference"},"uris":["http://www.mendeley.com/documents/?uuid=7be5f4d9-eb2b-4424-ba77-12959f2728cd"]}],"mendeley":{"formattedCitation":"&lt;sup&gt;46–48&lt;/sup&gt;","plainTextFormattedCitation":"46–48","previouslyFormattedCitation":"&lt;sup&gt;46–48&lt;/sup&gt;"},"properties":{"noteIndex":0},"schema":"https://github.com/citation-style-language/schema/raw/master/csl-citation.json"}</w:instrText>
      </w:r>
      <w:r w:rsidRPr="00540AA1">
        <w:fldChar w:fldCharType="separate"/>
      </w:r>
      <w:r w:rsidRPr="00540AA1">
        <w:rPr>
          <w:noProof/>
          <w:vertAlign w:val="superscript"/>
        </w:rPr>
        <w:t>46–48</w:t>
      </w:r>
      <w:r w:rsidRPr="00540AA1">
        <w:fldChar w:fldCharType="end"/>
      </w:r>
      <w:r w:rsidRPr="00540AA1">
        <w:t xml:space="preserve"> Most previous studies, on the other hand, do not evaluate this at all, or average all of the HRV metrics over and entire 24 hour period.</w:t>
      </w:r>
      <w:r w:rsidRPr="00540AA1">
        <w:fldChar w:fldCharType="begin" w:fldLock="1"/>
      </w:r>
      <w:r w:rsidRPr="00540AA1">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6,37&lt;/sup&gt;","plainTextFormattedCitation":"36,37","previouslyFormattedCitation":"&lt;sup&gt;36,37&lt;/sup&gt;"},"properties":{"noteIndex":0},"schema":"https://github.com/citation-style-language/schema/raw/master/csl-citation.json"}</w:instrText>
      </w:r>
      <w:r w:rsidRPr="00540AA1">
        <w:fldChar w:fldCharType="separate"/>
      </w:r>
      <w:r w:rsidRPr="00540AA1">
        <w:rPr>
          <w:noProof/>
          <w:vertAlign w:val="superscript"/>
        </w:rPr>
        <w:t>36,37</w:t>
      </w:r>
      <w:r w:rsidRPr="00540AA1">
        <w:fldChar w:fldCharType="end"/>
      </w:r>
      <w:r w:rsidRPr="00540AA1">
        <w:t xml:space="preserve"> The technology utilized for this study is also cutting edge and more easily collected in clinical settings than previous methods. We will utilize the VivaLNK patch (</w:t>
      </w:r>
      <w:r w:rsidRPr="00540AA1">
        <w:rPr>
          <w:b/>
        </w:rPr>
        <w:t>Figure 2</w:t>
      </w:r>
      <w:r w:rsidRPr="00540AA1">
        <w:t xml:space="preserve">), which has a much lower patient burden than traditional Holter monitoring (smaller than a credit card). Our study design also allows us to achieve a  breakthrough in the assessment of </w:t>
      </w:r>
      <w:r w:rsidRPr="00540AA1">
        <w:rPr>
          <w:i/>
          <w:iCs/>
        </w:rPr>
        <w:t>Dyx</w:t>
      </w:r>
      <w:r w:rsidRPr="00540AA1">
        <w:t>; as opposed to previous studies,</w:t>
      </w:r>
      <w:r w:rsidRPr="00540AA1">
        <w:fldChar w:fldCharType="begin" w:fldLock="1"/>
      </w:r>
      <w:r w:rsidRPr="00540AA1">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36&lt;/sup&gt;","plainTextFormattedCitation":"36"},"properties":{"noteIndex":0},"schema":"https://github.com/citation-style-language/schema/raw/master/csl-citation.json"}</w:instrText>
      </w:r>
      <w:r w:rsidRPr="00540AA1">
        <w:fldChar w:fldCharType="separate"/>
      </w:r>
      <w:r w:rsidRPr="00540AA1">
        <w:rPr>
          <w:noProof/>
          <w:vertAlign w:val="superscript"/>
        </w:rPr>
        <w:t>36</w:t>
      </w:r>
      <w:r w:rsidRPr="00540AA1">
        <w:fldChar w:fldCharType="end"/>
      </w:r>
      <w:r w:rsidRPr="00540AA1">
        <w:t xml:space="preserve"> we can now evaluate its predictive potential </w:t>
      </w:r>
      <w:r w:rsidRPr="00540AA1">
        <w:rPr>
          <w:u w:val="single"/>
        </w:rPr>
        <w:t>with coronary angiography findings</w:t>
      </w:r>
      <w:r w:rsidRPr="00540AA1">
        <w:t xml:space="preserve">. Further studies (included a future K23) may also evaluate the relationship of </w:t>
      </w:r>
      <w:r w:rsidRPr="00540AA1">
        <w:rPr>
          <w:i/>
          <w:iCs/>
        </w:rPr>
        <w:t>Dyx</w:t>
      </w:r>
      <w:r w:rsidRPr="00540AA1">
        <w:t xml:space="preserve"> with secondary clinical outcomes. Additional evaluation of </w:t>
      </w:r>
      <w:r w:rsidRPr="00540AA1">
        <w:rPr>
          <w:i/>
        </w:rPr>
        <w:t>Dyx</w:t>
      </w:r>
      <w:r w:rsidRPr="00540AA1">
        <w:t xml:space="preserve"> with depression will be the first study of their kind. It will lead to better a mechanistic understanding of the neurocardiac axis, and future work may help to evaluate how interventions can target autonomic dysfunction. Overall, our rigorous, holistic evaluation of </w:t>
      </w:r>
      <w:r w:rsidRPr="00540AA1">
        <w:rPr>
          <w:iCs/>
        </w:rPr>
        <w:t>HRV</w:t>
      </w:r>
      <w:r w:rsidRPr="00540AA1">
        <w:t xml:space="preserve"> will help provide critical assessment of its value in measuring autonomic dysfunction in the evaluation of depression and CAD.</w:t>
      </w:r>
    </w:p>
    <w:p w14:paraId="75980D87" w14:textId="77777777" w:rsidR="00540AA1" w:rsidRPr="00625215" w:rsidRDefault="00540AA1" w:rsidP="00625215">
      <w:pPr>
        <w:rPr>
          <w:color w:val="000000" w:themeColor="text1"/>
        </w:rPr>
      </w:pPr>
    </w:p>
    <w:p w14:paraId="73C2C756" w14:textId="69AB1590" w:rsidR="0075416E" w:rsidRPr="00625215" w:rsidRDefault="000930CE" w:rsidP="00CB0EB9">
      <w:pPr>
        <w:pStyle w:val="Heading2"/>
      </w:pPr>
      <w:r>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4E587EEA" w14:textId="23565685" w:rsidR="0075416E"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4241FD17" w14:textId="77777777" w:rsidR="002C261B" w:rsidRPr="00625215" w:rsidRDefault="002C261B" w:rsidP="00625215">
      <w:pPr>
        <w:rPr>
          <w:color w:val="000000" w:themeColor="text1"/>
        </w:rPr>
      </w:pPr>
    </w:p>
    <w:p w14:paraId="3409C47B" w14:textId="78972DD9" w:rsidR="0075416E"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high risk aspects of the proposed work. </w:t>
      </w:r>
    </w:p>
    <w:p w14:paraId="5AC6DD82" w14:textId="77777777" w:rsidR="002C261B" w:rsidRPr="00625215" w:rsidRDefault="002C261B" w:rsidP="00625215">
      <w:pPr>
        <w:rPr>
          <w:color w:val="000000" w:themeColor="text1"/>
        </w:rPr>
      </w:pPr>
    </w:p>
    <w:p w14:paraId="63F7FB9B" w14:textId="42F048B9" w:rsidR="0075416E" w:rsidRPr="00625215" w:rsidRDefault="0075416E" w:rsidP="00AD212D">
      <w:pPr>
        <w:rPr>
          <w:color w:val="000000" w:themeColor="text1"/>
        </w:rPr>
      </w:pPr>
      <w:r w:rsidRPr="00625215">
        <w:rPr>
          <w:color w:val="000000" w:themeColor="text1"/>
        </w:rPr>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70185E60" w14:textId="71E98DDF" w:rsidR="0075416E" w:rsidRPr="00625215" w:rsidRDefault="0075416E" w:rsidP="00625215">
      <w:pPr>
        <w:rPr>
          <w:color w:val="000000" w:themeColor="text1"/>
        </w:rPr>
      </w:pPr>
    </w:p>
    <w:p w14:paraId="74E6B55A" w14:textId="37ED3D52" w:rsidR="00625215"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51C83E6C" w14:textId="77777777" w:rsidR="00625215" w:rsidRPr="00625215" w:rsidRDefault="00625215" w:rsidP="00625215">
      <w:pPr>
        <w:rPr>
          <w:color w:val="000000" w:themeColor="text1"/>
          <w:sz w:val="12"/>
          <w:szCs w:val="12"/>
        </w:rPr>
      </w:pPr>
    </w:p>
    <w:p w14:paraId="0A0F917A" w14:textId="6E0AB77F" w:rsidR="00625215" w:rsidRPr="00625215" w:rsidRDefault="002C261B" w:rsidP="002C261B">
      <w:pPr>
        <w:pStyle w:val="Heading3"/>
      </w:pPr>
      <w:r>
        <w:t>C</w:t>
      </w:r>
      <w:r w:rsidR="00625215" w:rsidRPr="00625215">
        <w:t>1. Study Overview</w:t>
      </w:r>
    </w:p>
    <w:p w14:paraId="124C9970" w14:textId="77777777" w:rsidR="00625215" w:rsidRPr="00625215" w:rsidRDefault="00625215" w:rsidP="00625215">
      <w:pPr>
        <w:rPr>
          <w:color w:val="000000" w:themeColor="text1"/>
          <w:sz w:val="12"/>
          <w:szCs w:val="12"/>
        </w:rPr>
      </w:pPr>
    </w:p>
    <w:p w14:paraId="1FA7264C" w14:textId="4B57E657" w:rsidR="00625215" w:rsidRPr="00625215" w:rsidRDefault="00625215" w:rsidP="00625215">
      <w:pPr>
        <w:rPr>
          <w:color w:val="000000" w:themeColor="text1"/>
        </w:rPr>
      </w:pPr>
      <w:r w:rsidRPr="00625215">
        <w:rPr>
          <w:color w:val="000000" w:themeColor="text1"/>
        </w:rPr>
        <w:t xml:space="preserve">This training grant proposes an ancillary study on an ongoing prospective registry of patients undergoing cardiac catherization, the Emory Cardiovascular Biobank (EmCAB, PI Quyyumi)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6</w:t>
      </w:r>
      <w:r w:rsidRPr="00625215">
        <w:rPr>
          <w:color w:val="000000" w:themeColor="text1"/>
        </w:rPr>
        <w:fldChar w:fldCharType="end"/>
      </w:r>
      <w:r w:rsidRPr="00625215">
        <w:rPr>
          <w:color w:val="000000" w:themeColor="text1"/>
        </w:rPr>
        <w:t xml:space="preserve"> The EmCAB is enriched for patients with high suspicion for obstructive CAD, which provides ample statistical power for studies of risk prediction. The registry has over 7,000 unique patients from three Atlanta-based sites in the Emory University Hospital system. The EmCAB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will be added as an ancillary study using the existing study team. The current coordinator will apply the patch and retrieve the data. Processing of HRV is automatic and will be available from the Biostamp software suite.</w:t>
      </w:r>
    </w:p>
    <w:p w14:paraId="6A74E575" w14:textId="77777777" w:rsidR="00625215" w:rsidRPr="00625215" w:rsidRDefault="00625215" w:rsidP="00625215">
      <w:pPr>
        <w:rPr>
          <w:color w:val="000000" w:themeColor="text1"/>
          <w:sz w:val="12"/>
          <w:szCs w:val="12"/>
        </w:rPr>
      </w:pPr>
    </w:p>
    <w:p w14:paraId="2193AE05" w14:textId="3C75BC68" w:rsidR="00625215" w:rsidRPr="00625215" w:rsidRDefault="002C261B" w:rsidP="002C261B">
      <w:pPr>
        <w:pStyle w:val="Heading3"/>
      </w:pPr>
      <w:r>
        <w:lastRenderedPageBreak/>
        <w:t>C</w:t>
      </w:r>
      <w:r w:rsidR="00625215" w:rsidRPr="00625215">
        <w:t>2. Study Population</w:t>
      </w:r>
    </w:p>
    <w:p w14:paraId="3987BA9A" w14:textId="77777777" w:rsidR="00625215" w:rsidRPr="00625215" w:rsidRDefault="00625215" w:rsidP="00625215">
      <w:pPr>
        <w:rPr>
          <w:color w:val="000000" w:themeColor="text1"/>
          <w:sz w:val="12"/>
          <w:szCs w:val="12"/>
        </w:rPr>
      </w:pPr>
    </w:p>
    <w:p w14:paraId="270E760C" w14:textId="2C956DB0" w:rsidR="00625215" w:rsidRPr="00625215" w:rsidRDefault="00625215" w:rsidP="00625215">
      <w:pPr>
        <w:rPr>
          <w:color w:val="000000" w:themeColor="text1"/>
        </w:rPr>
      </w:pPr>
      <w:r w:rsidRPr="00625215">
        <w:rPr>
          <w:color w:val="000000" w:themeColor="text1"/>
        </w:rPr>
        <w:t>The EmCAB has assessed approximately 3,000 major cardiovascular events thus far.</w:t>
      </w:r>
      <w:r w:rsidRPr="00625215">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1&lt;/sup&gt;","plainTextFormattedCitation":"11","previouslyFormattedCitation":"&lt;sup&gt;11&lt;/sup&gt;"},"properties":{"noteIndex":0},"schema":"https://github.com/citation-style-language/schema/raw/master/csl-citation.json"}</w:instrText>
      </w:r>
      <w:r w:rsidRPr="00625215">
        <w:rPr>
          <w:color w:val="000000" w:themeColor="text1"/>
        </w:rPr>
        <w:fldChar w:fldCharType="separate"/>
      </w:r>
      <w:r w:rsidR="00324B39" w:rsidRPr="00324B39">
        <w:rPr>
          <w:noProof/>
          <w:color w:val="000000" w:themeColor="text1"/>
          <w:vertAlign w:val="superscript"/>
        </w:rPr>
        <w:t>11</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6</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D093331" w:rsidR="00625215" w:rsidRPr="00625215" w:rsidRDefault="002C261B" w:rsidP="002C261B">
      <w:pPr>
        <w:pStyle w:val="Heading3"/>
      </w:pPr>
      <w:r>
        <w:t>C</w:t>
      </w:r>
      <w:r w:rsidR="00625215" w:rsidRPr="00625215">
        <w:t xml:space="preserve">3. </w:t>
      </w:r>
      <w:r>
        <w:t>Study</w:t>
      </w:r>
      <w:r w:rsidR="00625215" w:rsidRPr="00625215">
        <w:t xml:space="preserve"> Design</w:t>
      </w:r>
    </w:p>
    <w:p w14:paraId="7F35083D" w14:textId="779B3B9F" w:rsidR="00625215" w:rsidRDefault="00625215" w:rsidP="00625215">
      <w:pPr>
        <w:rPr>
          <w:color w:val="000000" w:themeColor="text1"/>
          <w:sz w:val="12"/>
          <w:szCs w:val="12"/>
        </w:rPr>
      </w:pPr>
    </w:p>
    <w:p w14:paraId="194B32DB" w14:textId="72A6D3E3" w:rsidR="002C261B" w:rsidRPr="002C261B" w:rsidRDefault="002C261B" w:rsidP="002C261B">
      <w:pPr>
        <w:widowControl w:val="0"/>
        <w:spacing w:after="80"/>
        <w:rPr>
          <w:b/>
          <w:bCs/>
          <w:sz w:val="8"/>
          <w:szCs w:val="8"/>
        </w:rPr>
      </w:pPr>
      <w:r>
        <w:t xml:space="preserve">To examine patients with depression and stable CAD, we will leverage the Emory Cardiovascular Biobank (Dr. </w:t>
      </w:r>
      <w:r w:rsidRPr="00460EC5">
        <w:t xml:space="preserve">Arshed Quyyumi </w:t>
      </w:r>
      <w:r>
        <w:t xml:space="preserve">, PI </w:t>
      </w:r>
      <w:r w:rsidRPr="00460EC5">
        <w:t>(advisor</w:t>
      </w:r>
      <w:r>
        <w:t xml:space="preserve">)), a multidisciplinary ongoing </w:t>
      </w:r>
      <w:r w:rsidRPr="00460EC5">
        <w:t>prospective cohort of individuals undergoing clinically indicated cardiac catherization</w:t>
      </w:r>
      <w:r>
        <w:t xml:space="preserve"> </w:t>
      </w:r>
      <w:r w:rsidRPr="00460EC5">
        <w:t>during which depressive symptoms are assessed using validated metrics.</w:t>
      </w:r>
      <w:r>
        <w:fldChar w:fldCharType="begin" w:fldLock="1"/>
      </w:r>
      <w:r w:rsidR="003A7937">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66&lt;/sup&gt;","plainTextFormattedCitation":"11,66","previouslyFormattedCitation":"&lt;sup&gt;11,66&lt;/sup&gt;"},"properties":{"noteIndex":0},"schema":"https://github.com/citation-style-language/schema/raw/master/csl-citation.json"}</w:instrText>
      </w:r>
      <w:r>
        <w:fldChar w:fldCharType="separate"/>
      </w:r>
      <w:r w:rsidR="003A7937" w:rsidRPr="003A7937">
        <w:rPr>
          <w:noProof/>
          <w:vertAlign w:val="superscript"/>
        </w:rPr>
        <w:t>11,66</w:t>
      </w:r>
      <w:r>
        <w:fldChar w:fldCharType="end"/>
      </w:r>
      <w:r>
        <w:t xml:space="preserve"> HRV will be generated for up to 72-hours of raw ECG data on 200 patients (expected: </w:t>
      </w:r>
      <w:r>
        <w:rPr>
          <w:highlight w:val="yellow"/>
        </w:rPr>
        <w:t>34%</w:t>
      </w:r>
      <w:r w:rsidRPr="003A2FC4">
        <w:rPr>
          <w:highlight w:val="yellow"/>
        </w:rPr>
        <w:t xml:space="preserve"> women</w:t>
      </w:r>
      <w:r>
        <w:t xml:space="preserve">; </w:t>
      </w:r>
      <w:r>
        <w:rPr>
          <w:highlight w:val="yellow"/>
        </w:rPr>
        <w:t>13</w:t>
      </w:r>
      <w:r w:rsidRPr="003A2FC4">
        <w:rPr>
          <w:highlight w:val="yellow"/>
        </w:rPr>
        <w:t xml:space="preserve">% with </w:t>
      </w:r>
      <w:r>
        <w:rPr>
          <w:highlight w:val="yellow"/>
        </w:rPr>
        <w:t xml:space="preserve">severe </w:t>
      </w:r>
      <w:r w:rsidRPr="003A2FC4">
        <w:rPr>
          <w:highlight w:val="yellow"/>
        </w:rPr>
        <w:t>depression</w:t>
      </w:r>
      <w:r>
        <w:t>),</w:t>
      </w:r>
      <w:r>
        <w:fldChar w:fldCharType="begin" w:fldLock="1"/>
      </w:r>
      <w:r w:rsidR="001804F2">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fldChar w:fldCharType="separate"/>
      </w:r>
      <w:r w:rsidR="00324B39" w:rsidRPr="00324B39">
        <w:rPr>
          <w:noProof/>
          <w:vertAlign w:val="superscript"/>
        </w:rPr>
        <w:t>11</w:t>
      </w:r>
      <w:r>
        <w:fldChar w:fldCharType="end"/>
      </w:r>
      <w:r>
        <w:t xml:space="preserve"> collected through ambulatory ECG patches (VivaLNK ECG recorder) on the day of catheterization. I will build upon existing skills in ECG analysis and signal processing using the pre-existing HRV toolbox, developed at Emory with the assistance of Dr. Amit Shah (mentor).</w:t>
      </w:r>
      <w:r w:rsidRPr="00460EC5">
        <w:fldChar w:fldCharType="begin" w:fldLock="1"/>
      </w:r>
      <w:r w:rsidR="003A7937">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67&lt;/sup&gt;","plainTextFormattedCitation":"67","previouslyFormattedCitation":"&lt;sup&gt;67&lt;/sup&gt;"},"properties":{"noteIndex":0},"schema":"https://github.com/citation-style-language/schema/raw/master/csl-citation.json"}</w:instrText>
      </w:r>
      <w:r w:rsidRPr="00460EC5">
        <w:fldChar w:fldCharType="separate"/>
      </w:r>
      <w:r w:rsidR="003A7937" w:rsidRPr="003A7937">
        <w:rPr>
          <w:noProof/>
          <w:vertAlign w:val="superscript"/>
        </w:rPr>
        <w:t>67</w:t>
      </w:r>
      <w:r w:rsidRPr="00460EC5">
        <w:fldChar w:fldCharType="end"/>
      </w:r>
      <w:r>
        <w:t xml:space="preserve"> </w:t>
      </w:r>
      <w:r w:rsidRPr="00714B08">
        <w:rPr>
          <w:i/>
          <w:iCs/>
        </w:rPr>
        <w:t>I hypothesize that ANS dysfunction, as measured by</w:t>
      </w:r>
      <w:r>
        <w:rPr>
          <w:i/>
          <w:iCs/>
        </w:rPr>
        <w:t xml:space="preserve"> low</w:t>
      </w:r>
      <w:r w:rsidRPr="00714B08">
        <w:rPr>
          <w:i/>
          <w:iCs/>
        </w:rPr>
        <w:t xml:space="preserve"> </w:t>
      </w:r>
      <w:r>
        <w:rPr>
          <w:i/>
          <w:iCs/>
        </w:rPr>
        <w:t>Dyx</w:t>
      </w:r>
      <w:r w:rsidRPr="00714B08">
        <w:rPr>
          <w:i/>
          <w:iCs/>
        </w:rPr>
        <w:t>, mediates the effect of depression on CAD</w:t>
      </w:r>
      <w:r>
        <w:t xml:space="preserve">. </w:t>
      </w:r>
    </w:p>
    <w:p w14:paraId="6E828D50" w14:textId="77777777" w:rsidR="002C261B" w:rsidRPr="00625215" w:rsidRDefault="002C261B" w:rsidP="00625215">
      <w:pPr>
        <w:rPr>
          <w:color w:val="000000" w:themeColor="text1"/>
          <w:sz w:val="12"/>
          <w:szCs w:val="12"/>
        </w:rPr>
      </w:pPr>
    </w:p>
    <w:p w14:paraId="308A02C6" w14:textId="7EAF2609"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6</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Gensini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003A7937">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68&lt;/sup&gt;","plainTextFormattedCitation":"68","previouslyFormattedCitation":"&lt;sup&gt;68&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8</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52C87535"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This study will add HRV to the data collected by the EmCAB. We will use non-invasive, continuous, ambulatory ECG patches (Biostamp®,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5</w:t>
      </w:r>
      <w:r w:rsidRPr="00625215">
        <w:rPr>
          <w:color w:val="000000" w:themeColor="text1"/>
        </w:rPr>
        <w:fldChar w:fldCharType="end"/>
      </w:r>
      <w:r w:rsidRPr="00625215">
        <w:rPr>
          <w:color w:val="000000" w:themeColor="text1"/>
        </w:rPr>
        <w:t xml:space="preserve"> If possible, the ECG duration will be extended. We will use the commercial HeartTrends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003A7937">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7&lt;/sup&gt;","plainTextFormattedCitation":"67","previouslyFormattedCitation":"&lt;sup&gt;6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7</w:t>
      </w:r>
      <w:r w:rsidRPr="00625215">
        <w:rPr>
          <w:color w:val="000000" w:themeColor="text1"/>
        </w:rPr>
        <w:fldChar w:fldCharType="end"/>
      </w:r>
      <w:r w:rsidRPr="00625215">
        <w:rPr>
          <w:color w:val="000000" w:themeColor="text1"/>
        </w:rPr>
        <w:t xml:space="preserve"> A materials transfer agreement with the company is already in place with HeartTrends.</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73E30965" w:rsidR="00625215" w:rsidRPr="00625215" w:rsidRDefault="00625215" w:rsidP="00625215">
      <w:pPr>
        <w:rPr>
          <w:color w:val="000000" w:themeColor="text1"/>
        </w:rPr>
      </w:pPr>
      <w:r w:rsidRPr="00625215">
        <w:rPr>
          <w:color w:val="000000" w:themeColor="text1"/>
          <w:u w:val="single"/>
        </w:rPr>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003A7937">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69&lt;/sup&gt;","plainTextFormattedCitation":"69","previouslyFormattedCitation":"&lt;sup&gt;69&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9</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003A7937">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70&lt;/sup&gt;","plainTextFormattedCitation":"70","previouslyFormattedCitation":"&lt;sup&gt;70&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0</w:t>
      </w:r>
      <w:r w:rsidRPr="00625215">
        <w:rPr>
          <w:color w:val="000000" w:themeColor="text1"/>
        </w:rPr>
        <w:fldChar w:fldCharType="end"/>
      </w:r>
      <w:r w:rsidRPr="00625215">
        <w:rPr>
          <w:color w:val="000000" w:themeColor="text1"/>
        </w:rPr>
        <w:t xml:space="preserve"> Cognitive impairment will be measured by the Montreal cognitive assessment (MoCA), which is a measure of global cognitive function and is comprised of the sub-domains: memory, visuospatial function, executive function, sustained attention, language, and orientation. The MoCA has a sensitivity of 90% and specificity of 87% for detecting mild cognitive impairment with a score of 26 (out of 30).</w:t>
      </w:r>
      <w:r w:rsidRPr="00625215">
        <w:rPr>
          <w:color w:val="000000" w:themeColor="text1"/>
        </w:rPr>
        <w:fldChar w:fldCharType="begin" w:fldLock="1"/>
      </w:r>
      <w:r w:rsidR="003A7937">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71&lt;/sup&gt;","plainTextFormattedCitation":"71","previouslyFormattedCitation":"&lt;sup&gt;7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1</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1116FB36"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003A7937">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72&lt;/sup&gt;","plainTextFormattedCitation":"72","previouslyFormattedCitation":"&lt;sup&gt;72&lt;/sup&gt;"},"properties":{"noteIndex":0},"schema":"https://github.com/citation-style-language/schema/raw/master/csl-citation.json"}</w:instrText>
      </w:r>
      <w:r w:rsidRPr="00625215">
        <w:rPr>
          <w:rFonts w:ascii="ArialMT" w:hAnsi="ArialMT" w:cs="Times New Roman"/>
          <w:color w:val="000000" w:themeColor="text1"/>
        </w:rPr>
        <w:fldChar w:fldCharType="separate"/>
      </w:r>
      <w:r w:rsidR="003A7937" w:rsidRPr="003A7937">
        <w:rPr>
          <w:rFonts w:ascii="ArialMT" w:hAnsi="ArialMT" w:cs="Times New Roman"/>
          <w:noProof/>
          <w:color w:val="000000" w:themeColor="text1"/>
          <w:vertAlign w:val="superscript"/>
        </w:rPr>
        <w:t>72</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28E8697E" w:rsidR="00625215" w:rsidRPr="002C261B" w:rsidRDefault="002C261B" w:rsidP="002C261B">
      <w:pPr>
        <w:widowControl w:val="0"/>
        <w:spacing w:after="80"/>
        <w:rPr>
          <w:sz w:val="8"/>
          <w:szCs w:val="8"/>
        </w:rPr>
      </w:pPr>
      <w:r>
        <w:rPr>
          <w:b/>
          <w:color w:val="000000" w:themeColor="text1"/>
        </w:rPr>
        <w:t>C</w:t>
      </w:r>
      <w:r w:rsidR="00625215" w:rsidRPr="00625215">
        <w:rPr>
          <w:b/>
          <w:color w:val="000000" w:themeColor="text1"/>
        </w:rPr>
        <w:t xml:space="preserve">4. Specific Aim </w:t>
      </w:r>
      <w:r>
        <w:rPr>
          <w:b/>
          <w:color w:val="000000" w:themeColor="text1"/>
        </w:rPr>
        <w:t>#</w:t>
      </w:r>
      <w:r w:rsidR="00625215" w:rsidRPr="00625215">
        <w:rPr>
          <w:b/>
          <w:color w:val="000000" w:themeColor="text1"/>
        </w:rPr>
        <w:t>1</w:t>
      </w:r>
      <w:r>
        <w:rPr>
          <w:b/>
          <w:bCs/>
        </w:rPr>
        <w:t>: Quantify</w:t>
      </w:r>
      <w:r w:rsidRPr="00544424">
        <w:rPr>
          <w:b/>
          <w:bCs/>
        </w:rPr>
        <w:t xml:space="preserve"> the relationship between </w:t>
      </w:r>
      <w:r>
        <w:rPr>
          <w:b/>
          <w:bCs/>
        </w:rPr>
        <w:t>depressive symptoms</w:t>
      </w:r>
      <w:r w:rsidRPr="00544424">
        <w:rPr>
          <w:b/>
          <w:bCs/>
        </w:rPr>
        <w:t xml:space="preserve"> and ANS dysfunction</w:t>
      </w:r>
      <w:r>
        <w:t>.</w:t>
      </w:r>
      <w:r>
        <w:rPr>
          <w:i/>
          <w:iCs/>
        </w:rPr>
        <w:t xml:space="preserve"> </w:t>
      </w:r>
      <w:r>
        <w:t>We</w:t>
      </w:r>
      <w:r w:rsidRPr="00460EC5">
        <w:t xml:space="preserve"> will </w:t>
      </w:r>
      <w:r>
        <w:t>a)</w:t>
      </w:r>
      <w:r w:rsidRPr="00460EC5">
        <w:t xml:space="preserve"> assess depressive symptoms </w:t>
      </w:r>
      <w:r>
        <w:t xml:space="preserve">using the </w:t>
      </w:r>
      <w:r w:rsidRPr="00460EC5">
        <w:t>Patient Health Questionnaire-9,</w:t>
      </w:r>
      <w:r w:rsidRPr="00460EC5">
        <w:fldChar w:fldCharType="begin" w:fldLock="1"/>
      </w:r>
      <w:r w:rsidR="003A7937">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70&lt;/sup&gt;","plainTextFormattedCitation":"70","previouslyFormattedCitation":"&lt;sup&gt;70&lt;/sup&gt;"},"properties":{"noteIndex":0},"schema":"https://github.com/citation-style-language/schema/raw/master/csl-citation.json"}</w:instrText>
      </w:r>
      <w:r w:rsidRPr="00460EC5">
        <w:fldChar w:fldCharType="separate"/>
      </w:r>
      <w:r w:rsidR="003A7937" w:rsidRPr="003A7937">
        <w:rPr>
          <w:noProof/>
          <w:vertAlign w:val="superscript"/>
        </w:rPr>
        <w:t>70</w:t>
      </w:r>
      <w:r w:rsidRPr="00460EC5">
        <w:fldChar w:fldCharType="end"/>
      </w:r>
      <w:r w:rsidRPr="00460EC5">
        <w:t xml:space="preserve"> and </w:t>
      </w:r>
      <w:r>
        <w:t>b) test</w:t>
      </w:r>
      <w:r w:rsidRPr="00460EC5">
        <w:t xml:space="preserve"> the association of </w:t>
      </w:r>
      <w:r>
        <w:t xml:space="preserve">this score </w:t>
      </w:r>
      <w:r w:rsidRPr="00460EC5">
        <w:t xml:space="preserve"> w</w:t>
      </w:r>
      <w:r>
        <w:t>ith ANS dysfunction as</w:t>
      </w:r>
      <w:r w:rsidRPr="00460EC5">
        <w:t xml:space="preserve"> </w:t>
      </w:r>
      <w:r>
        <w:t>measured by</w:t>
      </w:r>
      <w:r w:rsidRPr="00460EC5">
        <w:t xml:space="preserve"> </w:t>
      </w:r>
      <w:r w:rsidRPr="00544424">
        <w:rPr>
          <w:i/>
          <w:iCs/>
        </w:rPr>
        <w:t>Dy</w:t>
      </w:r>
      <w:r>
        <w:rPr>
          <w:i/>
          <w:iCs/>
        </w:rPr>
        <w:t>x</w:t>
      </w:r>
      <w:r>
        <w:t xml:space="preserve">. </w:t>
      </w:r>
      <w:r w:rsidRPr="000B2BA3">
        <w:rPr>
          <w:i/>
        </w:rPr>
        <w:t xml:space="preserve">We predict elevated depressive symptoms will </w:t>
      </w:r>
      <w:r w:rsidRPr="000B2BA3">
        <w:rPr>
          <w:i/>
        </w:rPr>
        <w:lastRenderedPageBreak/>
        <w:t>associate with low Dyx</w:t>
      </w:r>
      <w:r>
        <w:rPr>
          <w:i/>
        </w:rPr>
        <w:t>,</w:t>
      </w:r>
      <w:r w:rsidRPr="000B2BA3">
        <w:rPr>
          <w:i/>
        </w:rPr>
        <w:t xml:space="preserve"> </w:t>
      </w:r>
      <w:r>
        <w:t xml:space="preserve">thus generating </w:t>
      </w:r>
      <w:r w:rsidRPr="00460EC5">
        <w:t xml:space="preserve">a robust non-invasive marker </w:t>
      </w:r>
      <w:r>
        <w:t>for</w:t>
      </w:r>
      <w:r w:rsidRPr="00460EC5">
        <w:t xml:space="preserve"> the effect of depression on the ANS. </w:t>
      </w:r>
    </w:p>
    <w:p w14:paraId="095F8F50" w14:textId="77777777" w:rsidR="00625215" w:rsidRPr="00625215" w:rsidRDefault="00625215" w:rsidP="00625215">
      <w:pPr>
        <w:rPr>
          <w:color w:val="000000" w:themeColor="text1"/>
          <w:sz w:val="12"/>
          <w:szCs w:val="12"/>
        </w:rPr>
      </w:pPr>
    </w:p>
    <w:p w14:paraId="3209A6E9" w14:textId="744A9D18"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Depression and cognitive impairment are not only common is patients with CAD, but are also prognostic after MI, indepdent of traditional risk factors.</w:t>
      </w:r>
      <w:r w:rsidRPr="00625215">
        <w:rPr>
          <w:color w:val="000000" w:themeColor="text1"/>
        </w:rPr>
        <w:fldChar w:fldCharType="begin" w:fldLock="1"/>
      </w:r>
      <w:r w:rsidR="003A7937">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15,58,73,74&lt;/sup&gt;","plainTextFormattedCitation":"15,58,73,74","previouslyFormattedCitation":"&lt;sup&gt;15,58,73,74&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15,58,73,74</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In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003A7937">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75&lt;/sup&gt;","plainTextFormattedCitation":"75","previouslyFormattedCitation":"&lt;sup&gt;7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5</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4272E22B"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BioStamp company to retrieve raw ECG data, and will use the HRV toolbox to automatically extract and convert it into usable RR intervals and evaluate for arrhythmia (which would be excluded from analysis). I will communicate with the HeartTrends company to assist with the appropriate and timely generation of the </w:t>
      </w:r>
      <w:r w:rsidRPr="00625215">
        <w:rPr>
          <w:i/>
          <w:color w:val="000000" w:themeColor="text1"/>
        </w:rPr>
        <w:t>Dyx</w:t>
      </w:r>
      <w:r w:rsidRPr="00625215">
        <w:rPr>
          <w:color w:val="000000" w:themeColor="text1"/>
        </w:rPr>
        <w:t xml:space="preserve"> index through Poincaré plot analysis.</w:t>
      </w:r>
      <w:r w:rsidRPr="00625215">
        <w:rPr>
          <w:color w:val="000000" w:themeColor="text1"/>
        </w:rPr>
        <w:fldChar w:fldCharType="begin" w:fldLock="1"/>
      </w:r>
      <w:r w:rsidR="003A7937">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2,34&lt;/sup&gt;","plainTextFormattedCitation":"32,34","previouslyFormattedCitation":"&lt;sup&gt;32,3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32,34</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003A7937">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7&lt;/sup&gt;","plainTextFormattedCitation":"67","previouslyFormattedCitation":"&lt;sup&gt;6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7</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MoCA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14:paraId="7EF39343" w14:textId="77777777" w:rsidR="00625215" w:rsidRPr="00625215" w:rsidRDefault="00625215" w:rsidP="00625215">
      <w:pPr>
        <w:rPr>
          <w:color w:val="000000" w:themeColor="text1"/>
          <w:sz w:val="12"/>
          <w:szCs w:val="12"/>
        </w:rPr>
      </w:pPr>
    </w:p>
    <w:p w14:paraId="44FC9303" w14:textId="34797D0D" w:rsidR="002C261B" w:rsidRPr="00544424" w:rsidRDefault="002C261B" w:rsidP="002C261B">
      <w:pPr>
        <w:widowControl w:val="0"/>
        <w:spacing w:after="80"/>
        <w:rPr>
          <w:sz w:val="8"/>
          <w:szCs w:val="8"/>
        </w:rPr>
      </w:pPr>
      <w:r>
        <w:rPr>
          <w:b/>
          <w:color w:val="000000" w:themeColor="text1"/>
        </w:rPr>
        <w:t>C</w:t>
      </w:r>
      <w:r w:rsidR="00625215" w:rsidRPr="00625215">
        <w:rPr>
          <w:b/>
          <w:color w:val="000000" w:themeColor="text1"/>
        </w:rPr>
        <w:t>5. Specific Aim #2</w:t>
      </w:r>
      <w:r>
        <w:rPr>
          <w:b/>
          <w:color w:val="000000" w:themeColor="text1"/>
        </w:rPr>
        <w:t>:</w:t>
      </w:r>
      <w:r>
        <w:rPr>
          <w:b/>
          <w:bCs/>
        </w:rPr>
        <w:t xml:space="preserve">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rsidR="003A7937">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76&lt;/sup&gt;","plainTextFormattedCitation":"76","previouslyFormattedCitation":"&lt;sup&gt;76&lt;/sup&gt;"},"properties":{"noteIndex":0},"schema":"https://github.com/citation-style-language/schema/raw/master/csl-citation.json"}</w:instrText>
      </w:r>
      <w:r w:rsidRPr="00460EC5">
        <w:fldChar w:fldCharType="separate"/>
      </w:r>
      <w:r w:rsidR="003A7937" w:rsidRPr="003A7937">
        <w:rPr>
          <w:noProof/>
          <w:vertAlign w:val="superscript"/>
        </w:rPr>
        <w:t>76</w:t>
      </w:r>
      <w:r w:rsidRPr="00460EC5">
        <w:fldChar w:fldCharType="end"/>
      </w:r>
      <w:r>
        <w:t xml:space="preserve"> an angiographic estimate of plaque burden</w:t>
      </w:r>
      <w:r w:rsidRPr="00460EC5">
        <w:t xml:space="preserve">, </w:t>
      </w:r>
      <w:r>
        <w:t>and b)</w:t>
      </w:r>
      <w:r w:rsidRPr="00460EC5">
        <w:t xml:space="preserve"> </w:t>
      </w:r>
      <w:r>
        <w:t xml:space="preserve">test the association of plaque burden with ANS dysfunction, measured by </w:t>
      </w:r>
      <w:r>
        <w:rPr>
          <w:i/>
          <w:iCs/>
        </w:rPr>
        <w:t>Dyx</w:t>
      </w:r>
      <w:r>
        <w:t xml:space="preserve">, </w:t>
      </w:r>
      <w:r w:rsidRPr="00460EC5">
        <w:t>before, during, and after catherization</w:t>
      </w:r>
      <w:r>
        <w:t xml:space="preserve"> and/or revascularization.</w:t>
      </w:r>
      <w:r w:rsidRPr="00460EC5">
        <w:t xml:space="preserve"> </w:t>
      </w:r>
      <w:r>
        <w:t>Findings may help</w:t>
      </w:r>
      <w:r w:rsidRPr="00460EC5">
        <w:t xml:space="preserve"> clarify the role of</w:t>
      </w:r>
      <w:r>
        <w:t xml:space="preserve"> ANS dysfunction in</w:t>
      </w:r>
      <w:r w:rsidRPr="00460EC5">
        <w:t xml:space="preserve"> </w:t>
      </w:r>
      <w:r>
        <w:t xml:space="preserve">obstructive versus </w:t>
      </w:r>
      <w:r w:rsidRPr="00460EC5">
        <w:t xml:space="preserve">microvascular CAD. </w:t>
      </w:r>
      <w:r w:rsidRPr="000B2BA3">
        <w:rPr>
          <w:i/>
          <w:iCs/>
        </w:rPr>
        <w:t>W</w:t>
      </w:r>
      <w:r>
        <w:rPr>
          <w:i/>
          <w:iCs/>
        </w:rPr>
        <w:t>e</w:t>
      </w:r>
      <w:r w:rsidRPr="000B2BA3">
        <w:rPr>
          <w:i/>
          <w:iCs/>
        </w:rPr>
        <w:t xml:space="preserve"> predict </w:t>
      </w:r>
      <w:r>
        <w:rPr>
          <w:i/>
          <w:iCs/>
        </w:rPr>
        <w:t>l</w:t>
      </w:r>
      <w:r w:rsidRPr="00544424">
        <w:rPr>
          <w:i/>
          <w:iCs/>
        </w:rPr>
        <w:t xml:space="preserve">ow </w:t>
      </w:r>
      <w:r>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3A7937">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68&lt;/sup&gt;","plainTextFormattedCitation":"68","previouslyFormattedCitation":"&lt;sup&gt;68&lt;/sup&gt;"},"properties":{"noteIndex":0},"schema":"https://github.com/citation-style-language/schema/raw/master/csl-citation.json"}</w:instrText>
      </w:r>
      <w:r w:rsidRPr="00544424">
        <w:rPr>
          <w:i/>
          <w:iCs/>
        </w:rPr>
        <w:fldChar w:fldCharType="separate"/>
      </w:r>
      <w:r w:rsidR="003A7937" w:rsidRPr="003A7937">
        <w:rPr>
          <w:iCs/>
          <w:noProof/>
          <w:vertAlign w:val="superscript"/>
        </w:rPr>
        <w:t>68</w:t>
      </w:r>
      <w:r w:rsidRPr="00544424">
        <w:rPr>
          <w:i/>
          <w:iCs/>
        </w:rPr>
        <w:fldChar w:fldCharType="end"/>
      </w:r>
      <w:r>
        <w:rPr>
          <w:i/>
          <w:iCs/>
        </w:rPr>
        <w:t xml:space="preserve"> and Dyx will increase after revascularization.</w:t>
      </w:r>
      <w:r w:rsidRPr="00460EC5">
        <w:t xml:space="preserve"> </w:t>
      </w:r>
    </w:p>
    <w:p w14:paraId="0C00F067" w14:textId="080BBA73" w:rsidR="00625215" w:rsidRPr="00625215" w:rsidRDefault="00625215" w:rsidP="00625215">
      <w:pPr>
        <w:rPr>
          <w:color w:val="000000" w:themeColor="text1"/>
          <w:sz w:val="12"/>
          <w:szCs w:val="12"/>
        </w:rPr>
      </w:pPr>
    </w:p>
    <w:p w14:paraId="1B134B7A" w14:textId="4A545913"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3FCC5218"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I will compare the exposure of HRV to the outcome of coronary artery plaque burden, measured by the Gensini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3FE69630"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3A7937">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7&lt;/sup&gt;","plainTextFormattedCitation":"77","previouslyFormattedCitation":"&lt;sup&gt;7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7</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227220D6" w14:textId="77777777" w:rsidR="009576E5" w:rsidRDefault="00625215" w:rsidP="009576E5">
      <w:pPr>
        <w:rPr>
          <w:color w:val="000000" w:themeColor="text1"/>
        </w:rPr>
      </w:pPr>
      <w:r w:rsidRPr="00625215">
        <w:rPr>
          <w:color w:val="000000" w:themeColor="text1"/>
          <w:u w:val="single"/>
        </w:rPr>
        <w:lastRenderedPageBreak/>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4F1F2C81" w14:textId="79908C41" w:rsidR="009576E5" w:rsidRDefault="009576E5" w:rsidP="009576E5"/>
    <w:p w14:paraId="26F59B6B" w14:textId="77777777" w:rsidR="002C261B" w:rsidRDefault="002C261B" w:rsidP="002C261B">
      <w:pPr>
        <w:pStyle w:val="Heading3"/>
      </w:pPr>
      <w:r>
        <w:t xml:space="preserve">C6. Specific Aim #3: </w:t>
      </w:r>
      <w:r w:rsidRPr="003A0FD0">
        <w:rPr>
          <w:bCs/>
        </w:rPr>
        <w:t xml:space="preserve">Study clinical outcomes of ANS dysfunction in </w:t>
      </w:r>
      <w:r>
        <w:rPr>
          <w:bCs/>
        </w:rPr>
        <w:t xml:space="preserve">patients with </w:t>
      </w:r>
      <w:r w:rsidRPr="003A2FC4">
        <w:rPr>
          <w:bCs/>
          <w:u w:val="single"/>
        </w:rPr>
        <w:t>depression and CAD</w:t>
      </w:r>
      <w:r>
        <w:t xml:space="preserve">. </w:t>
      </w:r>
    </w:p>
    <w:p w14:paraId="48EE9909" w14:textId="77777777" w:rsidR="002C261B" w:rsidRDefault="002C261B" w:rsidP="002C261B">
      <w:pPr>
        <w:pStyle w:val="Heading3"/>
      </w:pPr>
    </w:p>
    <w:p w14:paraId="53218FC7" w14:textId="37581371" w:rsidR="002C261B" w:rsidRPr="001546E3" w:rsidRDefault="002C261B" w:rsidP="002C261B">
      <w:pPr>
        <w:rPr>
          <w:b/>
          <w:bCs/>
          <w:sz w:val="8"/>
          <w:szCs w:val="8"/>
        </w:rPr>
      </w:pPr>
      <w:r>
        <w:t xml:space="preserve">We will a) follow participants for adverse 1-year fatal and non-fatal outcomes, including all-cause mortality, myocardial infarction, revascularization, and development of CAD, and b) compare the differences in outcomes based on the presence of ANS dysfunction. </w:t>
      </w:r>
      <w:r>
        <w:rPr>
          <w:i/>
          <w:iCs/>
        </w:rPr>
        <w:t>We predict d</w:t>
      </w:r>
      <w:r w:rsidRPr="00C6079E">
        <w:rPr>
          <w:i/>
          <w:iCs/>
        </w:rPr>
        <w:t xml:space="preserve">epressive symptoms and low HRV </w:t>
      </w:r>
      <w:r>
        <w:rPr>
          <w:i/>
          <w:iCs/>
        </w:rPr>
        <w:t xml:space="preserve">together </w:t>
      </w:r>
      <w:r w:rsidRPr="00C6079E">
        <w:rPr>
          <w:i/>
          <w:iCs/>
        </w:rPr>
        <w:t xml:space="preserve">will </w:t>
      </w:r>
      <w:r>
        <w:rPr>
          <w:i/>
          <w:iCs/>
        </w:rPr>
        <w:t>synergistically be associated</w:t>
      </w:r>
      <w:r w:rsidRPr="00C6079E">
        <w:rPr>
          <w:i/>
          <w:iCs/>
        </w:rPr>
        <w:t xml:space="preserve"> with an increased risk </w:t>
      </w:r>
      <w:r>
        <w:rPr>
          <w:i/>
          <w:iCs/>
        </w:rPr>
        <w:t xml:space="preserve">of fatal and non-fatal outcomes </w:t>
      </w:r>
      <w:r w:rsidRPr="00C6079E">
        <w:rPr>
          <w:i/>
          <w:iCs/>
        </w:rPr>
        <w:t>after 1 year of follow-up.</w:t>
      </w:r>
      <w:r>
        <w:rPr>
          <w:b/>
          <w:bCs/>
          <w:sz w:val="8"/>
          <w:szCs w:val="8"/>
        </w:rPr>
        <w:t xml:space="preserve"> </w:t>
      </w:r>
    </w:p>
    <w:p w14:paraId="396187D5" w14:textId="6F7EFE0F" w:rsidR="002C261B" w:rsidRDefault="002C261B" w:rsidP="009576E5"/>
    <w:p w14:paraId="7F903D12" w14:textId="1AC59508" w:rsidR="002C261B" w:rsidRPr="00625215" w:rsidRDefault="002C261B" w:rsidP="002C261B">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5B83C88F" w14:textId="77777777" w:rsidR="002C261B" w:rsidRPr="00625215" w:rsidRDefault="002C261B" w:rsidP="002C261B">
      <w:pPr>
        <w:rPr>
          <w:color w:val="000000" w:themeColor="text1"/>
          <w:sz w:val="12"/>
          <w:szCs w:val="12"/>
        </w:rPr>
      </w:pPr>
    </w:p>
    <w:p w14:paraId="69B1FAE0" w14:textId="255BFB89" w:rsidR="002C261B" w:rsidRPr="00625215" w:rsidRDefault="002C261B" w:rsidP="002C261B">
      <w:pPr>
        <w:rPr>
          <w:color w:val="000000" w:themeColor="text1"/>
        </w:rPr>
      </w:pPr>
      <w:r w:rsidRPr="00625215">
        <w:rPr>
          <w:color w:val="000000" w:themeColor="text1"/>
          <w:u w:val="single"/>
        </w:rPr>
        <w:t>Data Collection and Analysis</w:t>
      </w:r>
      <w:r w:rsidRPr="00625215">
        <w:rPr>
          <w:color w:val="000000" w:themeColor="text1"/>
        </w:rPr>
        <w:t xml:space="preserve">:I will compare the exposure of HRV to the outcome of coronary artery plaque burden, measured by the Gensini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6BF256E9" w14:textId="77777777" w:rsidR="002C261B" w:rsidRPr="00625215" w:rsidRDefault="002C261B" w:rsidP="002C261B">
      <w:pPr>
        <w:rPr>
          <w:color w:val="000000" w:themeColor="text1"/>
          <w:sz w:val="12"/>
          <w:szCs w:val="12"/>
        </w:rPr>
      </w:pPr>
    </w:p>
    <w:p w14:paraId="4AFD2C4B" w14:textId="061A1C0E" w:rsidR="002C261B" w:rsidRPr="00625215" w:rsidRDefault="002C261B" w:rsidP="002C261B">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3A7937">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7&lt;/sup&gt;","plainTextFormattedCitation":"77","previouslyFormattedCitation":"&lt;sup&gt;7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7</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6D9918A1" w14:textId="77777777" w:rsidR="002C261B" w:rsidRPr="00625215" w:rsidRDefault="002C261B" w:rsidP="002C261B">
      <w:pPr>
        <w:rPr>
          <w:color w:val="000000" w:themeColor="text1"/>
          <w:sz w:val="12"/>
          <w:szCs w:val="12"/>
        </w:rPr>
      </w:pPr>
    </w:p>
    <w:p w14:paraId="1B4EDD0B" w14:textId="1C464648" w:rsidR="00DD12D9" w:rsidRDefault="002C261B"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4F030867" w14:textId="426645DD" w:rsidR="00741CA2" w:rsidRDefault="00741CA2" w:rsidP="00625215">
      <w:pPr>
        <w:rPr>
          <w:color w:val="000000" w:themeColor="text1"/>
        </w:rPr>
      </w:pPr>
    </w:p>
    <w:p w14:paraId="715085AC" w14:textId="2C2A6BC0" w:rsidR="002C3337" w:rsidRDefault="002C3337">
      <w:pPr>
        <w:spacing w:after="160" w:line="259" w:lineRule="auto"/>
        <w:rPr>
          <w:color w:val="000000" w:themeColor="text1"/>
        </w:rPr>
      </w:pPr>
      <w:r>
        <w:rPr>
          <w:color w:val="000000" w:themeColor="text1"/>
        </w:rPr>
        <w:br w:type="page"/>
      </w:r>
    </w:p>
    <w:p w14:paraId="2A62BE3B" w14:textId="11851F89" w:rsidR="002C3337" w:rsidRDefault="002C3337" w:rsidP="002C3337">
      <w:pPr>
        <w:pStyle w:val="Heading1"/>
      </w:pPr>
      <w:r>
        <w:lastRenderedPageBreak/>
        <w:t>REFERENCES</w:t>
      </w:r>
    </w:p>
    <w:p w14:paraId="3B177DF2" w14:textId="77777777" w:rsidR="002C3337" w:rsidRPr="002C3337" w:rsidRDefault="002C3337" w:rsidP="002C3337"/>
    <w:p w14:paraId="1D6D20CA" w14:textId="0A21F5E5" w:rsidR="003A7937" w:rsidRPr="003A7937" w:rsidRDefault="002C3337" w:rsidP="003A7937">
      <w:pPr>
        <w:widowControl w:val="0"/>
        <w:autoSpaceDE w:val="0"/>
        <w:autoSpaceDN w:val="0"/>
        <w:adjustRightInd w:val="0"/>
        <w:spacing w:after="16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A7937" w:rsidRPr="003A7937">
        <w:rPr>
          <w:noProof/>
          <w:szCs w:val="24"/>
        </w:rPr>
        <w:t xml:space="preserve">1. </w:t>
      </w:r>
      <w:r w:rsidR="003A7937" w:rsidRPr="003A7937">
        <w:rPr>
          <w:noProof/>
          <w:szCs w:val="24"/>
        </w:rPr>
        <w:tab/>
        <w:t xml:space="preserve">Friedrich MJ. Depression Is the Leading Cause of Disability Around the World. </w:t>
      </w:r>
      <w:r w:rsidR="003A7937" w:rsidRPr="003A7937">
        <w:rPr>
          <w:i/>
          <w:iCs/>
          <w:noProof/>
          <w:szCs w:val="24"/>
        </w:rPr>
        <w:t>JAMA</w:t>
      </w:r>
      <w:r w:rsidR="003A7937" w:rsidRPr="003A7937">
        <w:rPr>
          <w:noProof/>
          <w:szCs w:val="24"/>
        </w:rPr>
        <w:t>. 2017;317(15):1517. doi:10.1001/jama.2017.3826</w:t>
      </w:r>
    </w:p>
    <w:p w14:paraId="7E8FA631"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 </w:t>
      </w:r>
      <w:r w:rsidRPr="003A7937">
        <w:rPr>
          <w:noProof/>
          <w:szCs w:val="24"/>
        </w:rPr>
        <w:tab/>
        <w:t xml:space="preserve">McAloon CJ, Boylan LM, Hamborg T, et al. The changing face of cardiovascular disease 2000–2012: An analysis of the world health organisation global health estimates data. </w:t>
      </w:r>
      <w:r w:rsidRPr="003A7937">
        <w:rPr>
          <w:i/>
          <w:iCs/>
          <w:noProof/>
          <w:szCs w:val="24"/>
        </w:rPr>
        <w:t>Int J Cardiol</w:t>
      </w:r>
      <w:r w:rsidRPr="003A7937">
        <w:rPr>
          <w:noProof/>
          <w:szCs w:val="24"/>
        </w:rPr>
        <w:t>. 2016;224:256-264. doi:10.1016/j.ijcard.2016.09.026</w:t>
      </w:r>
    </w:p>
    <w:p w14:paraId="67E7AA9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 </w:t>
      </w:r>
      <w:r w:rsidRPr="003A7937">
        <w:rPr>
          <w:noProof/>
          <w:szCs w:val="24"/>
        </w:rPr>
        <w:tab/>
        <w:t xml:space="preserve">Benjamin EJ, Virani SS, Callaway CW, et al. Heart disease and stroke statistics - 2018 update: A report from the American Heart Association. </w:t>
      </w:r>
      <w:r w:rsidRPr="003A7937">
        <w:rPr>
          <w:i/>
          <w:iCs/>
          <w:noProof/>
          <w:szCs w:val="24"/>
        </w:rPr>
        <w:t>Circulation</w:t>
      </w:r>
      <w:r w:rsidRPr="003A7937">
        <w:rPr>
          <w:noProof/>
          <w:szCs w:val="24"/>
        </w:rPr>
        <w:t>. 2018;137(12):E67-E492. doi:10.1161/CIR.0000000000000558</w:t>
      </w:r>
    </w:p>
    <w:p w14:paraId="3D879E2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 </w:t>
      </w:r>
      <w:r w:rsidRPr="003A7937">
        <w:rPr>
          <w:noProof/>
          <w:szCs w:val="24"/>
        </w:rPr>
        <w:tab/>
        <w:t xml:space="preserve">Greenberg PE, Fournier AA, Sisitsky T, Pike CT, Kessler RC. The economic burden of adults with major depressive disorder in the United States (2005 and 2010). </w:t>
      </w:r>
      <w:r w:rsidRPr="003A7937">
        <w:rPr>
          <w:i/>
          <w:iCs/>
          <w:noProof/>
          <w:szCs w:val="24"/>
        </w:rPr>
        <w:t>J Clin Psychiatry</w:t>
      </w:r>
      <w:r w:rsidRPr="003A7937">
        <w:rPr>
          <w:noProof/>
          <w:szCs w:val="24"/>
        </w:rPr>
        <w:t>. 2015;76(2):155-162. doi:10.4088/JCP.14m09298</w:t>
      </w:r>
    </w:p>
    <w:p w14:paraId="16CADBFE"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 </w:t>
      </w:r>
      <w:r w:rsidRPr="003A7937">
        <w:rPr>
          <w:noProof/>
          <w:szCs w:val="24"/>
        </w:rPr>
        <w:tab/>
        <w:t xml:space="preserve">Jha MK, Qamar A, Vaduganathan M, Charney DS, Murrough JW. Screening and Management of Depression in Patients With Cardiovascular Disease: JACC State-of-the-Art Review. </w:t>
      </w:r>
      <w:r w:rsidRPr="003A7937">
        <w:rPr>
          <w:i/>
          <w:iCs/>
          <w:noProof/>
          <w:szCs w:val="24"/>
        </w:rPr>
        <w:t>J Am Coll Cardiol</w:t>
      </w:r>
      <w:r w:rsidRPr="003A7937">
        <w:rPr>
          <w:noProof/>
          <w:szCs w:val="24"/>
        </w:rPr>
        <w:t>. 2019;73(14):1827-1845. doi:10.1016/j.jacc.2019.01.041</w:t>
      </w:r>
    </w:p>
    <w:p w14:paraId="7F665DF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 </w:t>
      </w:r>
      <w:r w:rsidRPr="003A7937">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3A7937">
        <w:rPr>
          <w:i/>
          <w:iCs/>
          <w:noProof/>
          <w:szCs w:val="24"/>
        </w:rPr>
        <w:t>Gen Hosp Psychiatry</w:t>
      </w:r>
      <w:r w:rsidRPr="003A7937">
        <w:rPr>
          <w:noProof/>
          <w:szCs w:val="24"/>
        </w:rPr>
        <w:t>. 2011;33(3):203-216. doi:10.1016/j.genhosppsych.2011.02.007</w:t>
      </w:r>
    </w:p>
    <w:p w14:paraId="15308E0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 </w:t>
      </w:r>
      <w:r w:rsidRPr="003A7937">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3A7937">
        <w:rPr>
          <w:i/>
          <w:iCs/>
          <w:noProof/>
          <w:szCs w:val="24"/>
        </w:rPr>
        <w:t>Circulation</w:t>
      </w:r>
      <w:r w:rsidRPr="003A7937">
        <w:rPr>
          <w:noProof/>
          <w:szCs w:val="24"/>
        </w:rPr>
        <w:t>. 2014;129(12):1350-1369. doi:10.1161/CIR.0000000000000019</w:t>
      </w:r>
    </w:p>
    <w:p w14:paraId="02C5513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8. </w:t>
      </w:r>
      <w:r w:rsidRPr="003A7937">
        <w:rPr>
          <w:noProof/>
          <w:szCs w:val="24"/>
        </w:rPr>
        <w:tab/>
        <w:t xml:space="preserve">Kronish IM, Moise N, Cheung YK, et al. Effect of Depression Screening after Acute Coronary Syndromes on Quality of Life: The CODIACS-QoL Randomized Clinical Trial. </w:t>
      </w:r>
      <w:r w:rsidRPr="003A7937">
        <w:rPr>
          <w:i/>
          <w:iCs/>
          <w:noProof/>
          <w:szCs w:val="24"/>
        </w:rPr>
        <w:t>JAMA Intern Med</w:t>
      </w:r>
      <w:r w:rsidRPr="003A7937">
        <w:rPr>
          <w:noProof/>
          <w:szCs w:val="24"/>
        </w:rPr>
        <w:t>. 2019. doi:10.1001/jamainternmed.2019.4518</w:t>
      </w:r>
    </w:p>
    <w:p w14:paraId="66C9D7C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9. </w:t>
      </w:r>
      <w:r w:rsidRPr="003A7937">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3A7937">
        <w:rPr>
          <w:i/>
          <w:iCs/>
          <w:noProof/>
          <w:szCs w:val="24"/>
        </w:rPr>
        <w:t>J Am Med Assoc</w:t>
      </w:r>
      <w:r w:rsidRPr="003A7937">
        <w:rPr>
          <w:noProof/>
          <w:szCs w:val="24"/>
        </w:rPr>
        <w:t>. 2003;289(23):3106-3116. doi:10.1001/jama.289.23.3106</w:t>
      </w:r>
    </w:p>
    <w:p w14:paraId="68674EC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0. </w:t>
      </w:r>
      <w:r w:rsidRPr="003A7937">
        <w:rPr>
          <w:noProof/>
          <w:szCs w:val="24"/>
        </w:rPr>
        <w:tab/>
        <w:t xml:space="preserve">Carney RM, Freedland KE. Depression and coronary heart disease. </w:t>
      </w:r>
      <w:r w:rsidRPr="003A7937">
        <w:rPr>
          <w:i/>
          <w:iCs/>
          <w:noProof/>
          <w:szCs w:val="24"/>
        </w:rPr>
        <w:t>Nat Rev Cardiol</w:t>
      </w:r>
      <w:r w:rsidRPr="003A7937">
        <w:rPr>
          <w:noProof/>
          <w:szCs w:val="24"/>
        </w:rPr>
        <w:t>. 2017;14(3):145-155. doi:10.1038/nrcardio.2016.181</w:t>
      </w:r>
    </w:p>
    <w:p w14:paraId="5E46DBB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1. </w:t>
      </w:r>
      <w:r w:rsidRPr="003A7937">
        <w:rPr>
          <w:noProof/>
          <w:szCs w:val="24"/>
        </w:rPr>
        <w:tab/>
        <w:t xml:space="preserve">Shah AJ, Ghasemzadeh N, Zaragoza-Macias E, et al. Sex and age differences in the association of depression with obstructive coronary artery disease and adverse cardiovascular events. </w:t>
      </w:r>
      <w:r w:rsidRPr="003A7937">
        <w:rPr>
          <w:i/>
          <w:iCs/>
          <w:noProof/>
          <w:szCs w:val="24"/>
        </w:rPr>
        <w:t>J Am Heart Assoc</w:t>
      </w:r>
      <w:r w:rsidRPr="003A7937">
        <w:rPr>
          <w:noProof/>
          <w:szCs w:val="24"/>
        </w:rPr>
        <w:t>. 2014;3(3):e000741. doi:10.1161/JAHA.113.000741</w:t>
      </w:r>
    </w:p>
    <w:p w14:paraId="5F682C7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2. </w:t>
      </w:r>
      <w:r w:rsidRPr="003A7937">
        <w:rPr>
          <w:noProof/>
          <w:szCs w:val="24"/>
        </w:rPr>
        <w:tab/>
        <w:t xml:space="preserve">Vaccarino V, Votaw J, Faber T, et al. Major depression and coronary flow reserve detected by positron emission tomography. </w:t>
      </w:r>
      <w:r w:rsidRPr="003A7937">
        <w:rPr>
          <w:i/>
          <w:iCs/>
          <w:noProof/>
          <w:szCs w:val="24"/>
        </w:rPr>
        <w:t>Arch Intern Med</w:t>
      </w:r>
      <w:r w:rsidRPr="003A7937">
        <w:rPr>
          <w:noProof/>
          <w:szCs w:val="24"/>
        </w:rPr>
        <w:t>. 2009;169(18):1668-1676. doi:10.1001/archinternmed.2009.330</w:t>
      </w:r>
    </w:p>
    <w:p w14:paraId="3A7E860E"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3. </w:t>
      </w:r>
      <w:r w:rsidRPr="003A7937">
        <w:rPr>
          <w:noProof/>
          <w:szCs w:val="24"/>
        </w:rPr>
        <w:tab/>
        <w:t xml:space="preserve">Wei J, Pimple P, Shah AJ, et al. Depressive symptoms are associated with mental stress-induced myocardial ischemia after acute myocardial infarction. Hayley S, ed. </w:t>
      </w:r>
      <w:r w:rsidRPr="003A7937">
        <w:rPr>
          <w:i/>
          <w:iCs/>
          <w:noProof/>
          <w:szCs w:val="24"/>
        </w:rPr>
        <w:t>PLoS One</w:t>
      </w:r>
      <w:r w:rsidRPr="003A7937">
        <w:rPr>
          <w:noProof/>
          <w:szCs w:val="24"/>
        </w:rPr>
        <w:t>. 2014;9(7):e102986. doi:10.1371/journal.pone.0102986</w:t>
      </w:r>
    </w:p>
    <w:p w14:paraId="22E9A31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4. </w:t>
      </w:r>
      <w:r w:rsidRPr="003A7937">
        <w:rPr>
          <w:noProof/>
          <w:szCs w:val="24"/>
        </w:rPr>
        <w:tab/>
        <w:t xml:space="preserve">Vaccarino V, Sullivan S, Hammadah M, et al. Mental stress-induced-myocardial ischemia in young patients with recent myocardial infarction: Sex differences and mechanisms. </w:t>
      </w:r>
      <w:r w:rsidRPr="003A7937">
        <w:rPr>
          <w:i/>
          <w:iCs/>
          <w:noProof/>
          <w:szCs w:val="24"/>
        </w:rPr>
        <w:t>Circulation</w:t>
      </w:r>
      <w:r w:rsidRPr="003A7937">
        <w:rPr>
          <w:noProof/>
          <w:szCs w:val="24"/>
        </w:rPr>
        <w:t>. 2018;137(8):794-805. doi:10.1161/CIRCULATIONAHA.117.030849</w:t>
      </w:r>
    </w:p>
    <w:p w14:paraId="7822D20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5. </w:t>
      </w:r>
      <w:r w:rsidRPr="003A7937">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3A7937">
        <w:rPr>
          <w:i/>
          <w:iCs/>
          <w:noProof/>
          <w:szCs w:val="24"/>
        </w:rPr>
        <w:t>Circulation</w:t>
      </w:r>
      <w:r w:rsidRPr="003A7937">
        <w:rPr>
          <w:noProof/>
          <w:szCs w:val="24"/>
        </w:rPr>
        <w:t>. 2017;135(18):1681-1689. doi:10.1161/CIRCULATIONAHA.116.025140</w:t>
      </w:r>
    </w:p>
    <w:p w14:paraId="6ADFDEC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lastRenderedPageBreak/>
        <w:t xml:space="preserve">16. </w:t>
      </w:r>
      <w:r w:rsidRPr="003A7937">
        <w:rPr>
          <w:noProof/>
          <w:szCs w:val="24"/>
        </w:rPr>
        <w:tab/>
        <w:t xml:space="preserve">Smolderen KG, Spertus JA, Reid KJ, et al. The association of cognitive and somatic depressive symptoms with depression recognition and outcomes after myocardial infarction. </w:t>
      </w:r>
      <w:r w:rsidRPr="003A7937">
        <w:rPr>
          <w:i/>
          <w:iCs/>
          <w:noProof/>
          <w:szCs w:val="24"/>
        </w:rPr>
        <w:t>Circ Cardiovasc Qual Outcomes</w:t>
      </w:r>
      <w:r w:rsidRPr="003A7937">
        <w:rPr>
          <w:noProof/>
          <w:szCs w:val="24"/>
        </w:rPr>
        <w:t>. 2009;2(4):328-337. doi:10.1161/CIRCOUTCOMES.109.868588</w:t>
      </w:r>
    </w:p>
    <w:p w14:paraId="29729E4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7. </w:t>
      </w:r>
      <w:r w:rsidRPr="003A7937">
        <w:rPr>
          <w:noProof/>
          <w:szCs w:val="24"/>
        </w:rPr>
        <w:tab/>
        <w:t xml:space="preserve">Taggart P, Critchley H, Lambiase PD. Heart-brain interactions in cardiac arrhythmia. </w:t>
      </w:r>
      <w:r w:rsidRPr="003A7937">
        <w:rPr>
          <w:i/>
          <w:iCs/>
          <w:noProof/>
          <w:szCs w:val="24"/>
        </w:rPr>
        <w:t>Heart</w:t>
      </w:r>
      <w:r w:rsidRPr="003A7937">
        <w:rPr>
          <w:noProof/>
          <w:szCs w:val="24"/>
        </w:rPr>
        <w:t>. 2011;97(9):698-708. doi:10.1136/hrt.2010.209304</w:t>
      </w:r>
    </w:p>
    <w:p w14:paraId="2D2E30B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8. </w:t>
      </w:r>
      <w:r w:rsidRPr="003A7937">
        <w:rPr>
          <w:noProof/>
          <w:szCs w:val="24"/>
        </w:rPr>
        <w:tab/>
        <w:t xml:space="preserve">Abboud FM, Thames MD. Interaction of Cardiovascular Reflexes in Circulatory Control. </w:t>
      </w:r>
      <w:r w:rsidRPr="003A7937">
        <w:rPr>
          <w:i/>
          <w:iCs/>
          <w:noProof/>
          <w:szCs w:val="24"/>
        </w:rPr>
        <w:t>Compr Physiol</w:t>
      </w:r>
      <w:r w:rsidRPr="003A7937">
        <w:rPr>
          <w:noProof/>
          <w:szCs w:val="24"/>
        </w:rPr>
        <w:t>. 2011:675-753. doi:10.1002/cphy.cp020319</w:t>
      </w:r>
    </w:p>
    <w:p w14:paraId="600F445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9. </w:t>
      </w:r>
      <w:r w:rsidRPr="003A7937">
        <w:rPr>
          <w:noProof/>
          <w:szCs w:val="24"/>
        </w:rPr>
        <w:tab/>
        <w:t xml:space="preserve">Veith RC, Lewis N, Linares OA, et al. Sympathetic Nervous System Activity in Major Depression: Basal and Desipramine-Induced Alterations in Plasma Norepinephrine Kinetics. </w:t>
      </w:r>
      <w:r w:rsidRPr="003A7937">
        <w:rPr>
          <w:i/>
          <w:iCs/>
          <w:noProof/>
          <w:szCs w:val="24"/>
        </w:rPr>
        <w:t>Arch Gen Psychiatry</w:t>
      </w:r>
      <w:r w:rsidRPr="003A7937">
        <w:rPr>
          <w:noProof/>
          <w:szCs w:val="24"/>
        </w:rPr>
        <w:t>. 1994;51(5):411-422. doi:10.1001/archpsyc.1994.03950050071008</w:t>
      </w:r>
    </w:p>
    <w:p w14:paraId="44BE1E2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0. </w:t>
      </w:r>
      <w:r w:rsidRPr="003A7937">
        <w:rPr>
          <w:noProof/>
          <w:szCs w:val="24"/>
        </w:rPr>
        <w:tab/>
        <w:t xml:space="preserve">Hughes JW, York KM, Li Q, Freedland KE, Carney RM, Sheps DS. Depressive symptoms predict heart rate recovery after exercise treadmill testing in patients with coronary artery disease: Results from the psychophysiological investigations of myocardial ischemia study. </w:t>
      </w:r>
      <w:r w:rsidRPr="003A7937">
        <w:rPr>
          <w:i/>
          <w:iCs/>
          <w:noProof/>
          <w:szCs w:val="24"/>
        </w:rPr>
        <w:t>Psychosom Med</w:t>
      </w:r>
      <w:r w:rsidRPr="003A7937">
        <w:rPr>
          <w:noProof/>
          <w:szCs w:val="24"/>
        </w:rPr>
        <w:t>. 2008;70(4):456-460. doi:10.1097/PSY.0b013e31816fcab3</w:t>
      </w:r>
    </w:p>
    <w:p w14:paraId="4C98198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1. </w:t>
      </w:r>
      <w:r w:rsidRPr="003A7937">
        <w:rPr>
          <w:noProof/>
          <w:szCs w:val="24"/>
        </w:rPr>
        <w:tab/>
        <w:t xml:space="preserve">Davydov DM, Shapiro D, Cook IA, Goldstein I. Baroreflex mechanisms in major depression. </w:t>
      </w:r>
      <w:r w:rsidRPr="003A7937">
        <w:rPr>
          <w:i/>
          <w:iCs/>
          <w:noProof/>
          <w:szCs w:val="24"/>
        </w:rPr>
        <w:t>Prog Neuro-Psychopharmacology Biol Psychiatry</w:t>
      </w:r>
      <w:r w:rsidRPr="003A7937">
        <w:rPr>
          <w:noProof/>
          <w:szCs w:val="24"/>
        </w:rPr>
        <w:t>. 2007;31(1):164-177. doi:10.1016/j.pnpbp.2006.08.015</w:t>
      </w:r>
    </w:p>
    <w:p w14:paraId="021956C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2. </w:t>
      </w:r>
      <w:r w:rsidRPr="003A7937">
        <w:rPr>
          <w:noProof/>
          <w:szCs w:val="24"/>
        </w:rPr>
        <w:tab/>
        <w:t xml:space="preserve">Carney RM, Freedland KE, Stein PK, et al. Effects of depression on QT interval variability after myocardial infarction. </w:t>
      </w:r>
      <w:r w:rsidRPr="003A7937">
        <w:rPr>
          <w:i/>
          <w:iCs/>
          <w:noProof/>
          <w:szCs w:val="24"/>
        </w:rPr>
        <w:t>Psychosom Med</w:t>
      </w:r>
      <w:r w:rsidRPr="003A7937">
        <w:rPr>
          <w:noProof/>
          <w:szCs w:val="24"/>
        </w:rPr>
        <w:t>. 2003;65(2):177-180. doi:10.1097/01.PSY.0000033129.21715.4B</w:t>
      </w:r>
    </w:p>
    <w:p w14:paraId="21238D6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3. </w:t>
      </w:r>
      <w:r w:rsidRPr="003A7937">
        <w:rPr>
          <w:noProof/>
          <w:szCs w:val="24"/>
        </w:rPr>
        <w:tab/>
        <w:t xml:space="preserve">Armour JA. Myocardial ischaemia and the cardiac nervous system. </w:t>
      </w:r>
      <w:r w:rsidRPr="003A7937">
        <w:rPr>
          <w:i/>
          <w:iCs/>
          <w:noProof/>
          <w:szCs w:val="24"/>
        </w:rPr>
        <w:t>Eur Heart J</w:t>
      </w:r>
      <w:r w:rsidRPr="003A7937">
        <w:rPr>
          <w:noProof/>
          <w:szCs w:val="24"/>
        </w:rPr>
        <w:t>. 1999;16(12):1751-1752. https://academic.oup.com/cardiovascres/article-abstract/41/1/41/317013. Accessed September 27, 2018.</w:t>
      </w:r>
    </w:p>
    <w:p w14:paraId="6BF4723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4. </w:t>
      </w:r>
      <w:r w:rsidRPr="003A7937">
        <w:rPr>
          <w:noProof/>
          <w:szCs w:val="24"/>
        </w:rPr>
        <w:tab/>
        <w:t xml:space="preserve">Zipes DP. Influence of myocardial ischemia and infarction on autonomic innervation of heart. </w:t>
      </w:r>
      <w:r w:rsidRPr="003A7937">
        <w:rPr>
          <w:i/>
          <w:iCs/>
          <w:noProof/>
          <w:szCs w:val="24"/>
        </w:rPr>
        <w:t>Circulation</w:t>
      </w:r>
      <w:r w:rsidRPr="003A7937">
        <w:rPr>
          <w:noProof/>
          <w:szCs w:val="24"/>
        </w:rPr>
        <w:t>. 1990;82(4):1095-1105. doi:10.1161/01.CIR.82.4.1095</w:t>
      </w:r>
    </w:p>
    <w:p w14:paraId="1BCEE25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5. </w:t>
      </w:r>
      <w:r w:rsidRPr="003A7937">
        <w:rPr>
          <w:noProof/>
          <w:szCs w:val="24"/>
        </w:rPr>
        <w:tab/>
        <w:t xml:space="preserve">Penninx BWJH. Depression and cardiovascular disease: Epidemiological evidence on their linking mechanisms. </w:t>
      </w:r>
      <w:r w:rsidRPr="003A7937">
        <w:rPr>
          <w:i/>
          <w:iCs/>
          <w:noProof/>
          <w:szCs w:val="24"/>
        </w:rPr>
        <w:t>Neurosci Biobehav Rev</w:t>
      </w:r>
      <w:r w:rsidRPr="003A7937">
        <w:rPr>
          <w:noProof/>
          <w:szCs w:val="24"/>
        </w:rPr>
        <w:t>. 2017;74:277-286. doi:10.1016/j.neubiorev.2016.07.003</w:t>
      </w:r>
    </w:p>
    <w:p w14:paraId="6ACD807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6. </w:t>
      </w:r>
      <w:r w:rsidRPr="003A7937">
        <w:rPr>
          <w:noProof/>
          <w:szCs w:val="24"/>
        </w:rPr>
        <w:tab/>
        <w:t xml:space="preserve">Lown B. Sudden cardiac death -- 1978. </w:t>
      </w:r>
      <w:r w:rsidRPr="003A7937">
        <w:rPr>
          <w:i/>
          <w:iCs/>
          <w:noProof/>
          <w:szCs w:val="24"/>
        </w:rPr>
        <w:t>Circulation</w:t>
      </w:r>
      <w:r w:rsidRPr="003A7937">
        <w:rPr>
          <w:noProof/>
          <w:szCs w:val="24"/>
        </w:rPr>
        <w:t>. 1979;60(7):1593-1599. doi:10.1161/01.CIR.60.7.1593</w:t>
      </w:r>
    </w:p>
    <w:p w14:paraId="68C627C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7. </w:t>
      </w:r>
      <w:r w:rsidRPr="003A7937">
        <w:rPr>
          <w:noProof/>
          <w:szCs w:val="24"/>
        </w:rPr>
        <w:tab/>
        <w:t xml:space="preserve">Zamotrinsky A V., Kondratiev B, De Jong JW. Vagal neurostimulation in patients with coronary artery disease. </w:t>
      </w:r>
      <w:r w:rsidRPr="003A7937">
        <w:rPr>
          <w:i/>
          <w:iCs/>
          <w:noProof/>
          <w:szCs w:val="24"/>
        </w:rPr>
        <w:t>Auton Neurosci Basic Clin</w:t>
      </w:r>
      <w:r w:rsidRPr="003A7937">
        <w:rPr>
          <w:noProof/>
          <w:szCs w:val="24"/>
        </w:rPr>
        <w:t>. 2001;88(1-2):109-116. doi:10.1016/S1566-0702(01)00227-2</w:t>
      </w:r>
    </w:p>
    <w:p w14:paraId="14F1C3E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8. </w:t>
      </w:r>
      <w:r w:rsidRPr="003A7937">
        <w:rPr>
          <w:noProof/>
          <w:szCs w:val="24"/>
        </w:rPr>
        <w:tab/>
        <w:t xml:space="preserve">Zhang Y, Mazgalev TN. Arrhythmias and vagus nerve stimulation. </w:t>
      </w:r>
      <w:r w:rsidRPr="003A7937">
        <w:rPr>
          <w:i/>
          <w:iCs/>
          <w:noProof/>
          <w:szCs w:val="24"/>
        </w:rPr>
        <w:t>Heart Fail Rev</w:t>
      </w:r>
      <w:r w:rsidRPr="003A7937">
        <w:rPr>
          <w:noProof/>
          <w:szCs w:val="24"/>
        </w:rPr>
        <w:t>. 2011;16(2):147-161. doi:10.1007/s10741-010-9178-2</w:t>
      </w:r>
    </w:p>
    <w:p w14:paraId="19F56C5B"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9. </w:t>
      </w:r>
      <w:r w:rsidRPr="003A7937">
        <w:rPr>
          <w:noProof/>
          <w:szCs w:val="24"/>
        </w:rPr>
        <w:tab/>
        <w:t xml:space="preserve">Carreno FR, Frazer A. Vagal Nerve Stimulation for Treatment-Resistant Depression. </w:t>
      </w:r>
      <w:r w:rsidRPr="003A7937">
        <w:rPr>
          <w:i/>
          <w:iCs/>
          <w:noProof/>
          <w:szCs w:val="24"/>
        </w:rPr>
        <w:t>Neurotherapeutics</w:t>
      </w:r>
      <w:r w:rsidRPr="003A7937">
        <w:rPr>
          <w:noProof/>
          <w:szCs w:val="24"/>
        </w:rPr>
        <w:t>. 2017;14(3):716-727. doi:10.1007/s13311-017-0537-8</w:t>
      </w:r>
    </w:p>
    <w:p w14:paraId="774AA710"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0. </w:t>
      </w:r>
      <w:r w:rsidRPr="003A7937">
        <w:rPr>
          <w:noProof/>
          <w:szCs w:val="24"/>
        </w:rPr>
        <w:tab/>
        <w:t xml:space="preserve">Task Force of the ESC and NAS. Heart Rate Variability. </w:t>
      </w:r>
      <w:r w:rsidRPr="003A7937">
        <w:rPr>
          <w:i/>
          <w:iCs/>
          <w:noProof/>
          <w:szCs w:val="24"/>
        </w:rPr>
        <w:t>Eur Heart J</w:t>
      </w:r>
      <w:r w:rsidRPr="003A7937">
        <w:rPr>
          <w:noProof/>
          <w:szCs w:val="24"/>
        </w:rPr>
        <w:t>. 1996;17(5):354-381. doi:10.1161/01.CIR.93.5.1043</w:t>
      </w:r>
    </w:p>
    <w:p w14:paraId="05F8000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1. </w:t>
      </w:r>
      <w:r w:rsidRPr="003A7937">
        <w:rPr>
          <w:noProof/>
          <w:szCs w:val="24"/>
        </w:rPr>
        <w:tab/>
        <w:t xml:space="preserve">Saul J. Beat-To-Beat Variations of Heart Rate Reflect Modulation of Cardiac Autonomic Outflow. </w:t>
      </w:r>
      <w:r w:rsidRPr="003A7937">
        <w:rPr>
          <w:i/>
          <w:iCs/>
          <w:noProof/>
          <w:szCs w:val="24"/>
        </w:rPr>
        <w:t>Physiology</w:t>
      </w:r>
      <w:r w:rsidRPr="003A7937">
        <w:rPr>
          <w:noProof/>
          <w:szCs w:val="24"/>
        </w:rPr>
        <w:t>. 1990;5(1):32-37. doi:10.1152/physiologyonline.1990.5.1.32</w:t>
      </w:r>
    </w:p>
    <w:p w14:paraId="1625157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2. </w:t>
      </w:r>
      <w:r w:rsidRPr="003A7937">
        <w:rPr>
          <w:noProof/>
          <w:szCs w:val="24"/>
        </w:rPr>
        <w:tab/>
        <w:t xml:space="preserve">Tayel M, AlSaba E. Poincaré Plot for Heart Rate Variability. </w:t>
      </w:r>
      <w:r w:rsidRPr="003A7937">
        <w:rPr>
          <w:i/>
          <w:iCs/>
          <w:noProof/>
          <w:szCs w:val="24"/>
        </w:rPr>
        <w:t>Int J Medical, Heal Biomed Bioeng Pharm Eng</w:t>
      </w:r>
      <w:r w:rsidRPr="003A7937">
        <w:rPr>
          <w:noProof/>
          <w:szCs w:val="24"/>
        </w:rPr>
        <w:t>. 2015;9(9):708-711. https://pdfs.semanticscholar.org/dddb/0af509fc75b5dbdc6e04dd4321d85401911b.pdf.</w:t>
      </w:r>
    </w:p>
    <w:p w14:paraId="27B5F7D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3. </w:t>
      </w:r>
      <w:r w:rsidRPr="003A7937">
        <w:rPr>
          <w:noProof/>
          <w:szCs w:val="24"/>
        </w:rPr>
        <w:tab/>
        <w:t xml:space="preserve">Lewkowicz M, Levitan J, Puzanov N, Shnerb N, Saermark K. Description of complex time series by multipoles. </w:t>
      </w:r>
      <w:r w:rsidRPr="003A7937">
        <w:rPr>
          <w:i/>
          <w:iCs/>
          <w:noProof/>
          <w:szCs w:val="24"/>
        </w:rPr>
        <w:t>Phys A Stat Mech its Appl</w:t>
      </w:r>
      <w:r w:rsidRPr="003A7937">
        <w:rPr>
          <w:noProof/>
          <w:szCs w:val="24"/>
        </w:rPr>
        <w:t>. 2002;311(1-2):260-274. doi:10.1016/S0378-4371(02)00831-2</w:t>
      </w:r>
    </w:p>
    <w:p w14:paraId="0AF192A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4. </w:t>
      </w:r>
      <w:r w:rsidRPr="003A7937">
        <w:rPr>
          <w:noProof/>
          <w:szCs w:val="24"/>
        </w:rPr>
        <w:tab/>
        <w:t xml:space="preserve">Olesen RM, Bloch Thomsen PE, Saermark K, et al. Statistical analysis of the DIAMOND MI study by the multipole method. </w:t>
      </w:r>
      <w:r w:rsidRPr="003A7937">
        <w:rPr>
          <w:i/>
          <w:iCs/>
          <w:noProof/>
          <w:szCs w:val="24"/>
        </w:rPr>
        <w:t>Physiol Meas</w:t>
      </w:r>
      <w:r w:rsidRPr="003A7937">
        <w:rPr>
          <w:noProof/>
          <w:szCs w:val="24"/>
        </w:rPr>
        <w:t>. 2005;26(5):591-598. doi:10.1088/0967-3334/26/5/002</w:t>
      </w:r>
    </w:p>
    <w:p w14:paraId="7093D63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lastRenderedPageBreak/>
        <w:t xml:space="preserve">35. </w:t>
      </w:r>
      <w:r w:rsidRPr="003A7937">
        <w:rPr>
          <w:noProof/>
          <w:szCs w:val="24"/>
        </w:rPr>
        <w:tab/>
        <w:t xml:space="preserve">Shah A, Lampert R, Goldberg J, Bremner JD, Vaccarino V, Shah A. Abstract 15216: Circadian Autonomic Inflexibility: A Marker of Ischemic Heart Disease. </w:t>
      </w:r>
      <w:r w:rsidRPr="003A7937">
        <w:rPr>
          <w:i/>
          <w:iCs/>
          <w:noProof/>
          <w:szCs w:val="24"/>
        </w:rPr>
        <w:t>Circulation</w:t>
      </w:r>
      <w:r w:rsidRPr="003A7937">
        <w:rPr>
          <w:noProof/>
          <w:szCs w:val="24"/>
        </w:rPr>
        <w:t>. 2018;138(Suppl_1):A15216-A15216. doi:10.1161/circ.138.suppl_1.15216</w:t>
      </w:r>
    </w:p>
    <w:p w14:paraId="728D51F1"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6. </w:t>
      </w:r>
      <w:r w:rsidRPr="003A7937">
        <w:rPr>
          <w:noProof/>
          <w:szCs w:val="24"/>
        </w:rPr>
        <w:tab/>
        <w:t xml:space="preserve">Jørgensen RM, Abildstrøm SZ, Levitan J, et al. Heart Rate Variability Density Analysis (Dyx) and Prediction of Long-Term Mortality after Acute Myocardial Infarction. </w:t>
      </w:r>
      <w:r w:rsidRPr="003A7937">
        <w:rPr>
          <w:i/>
          <w:iCs/>
          <w:noProof/>
          <w:szCs w:val="24"/>
        </w:rPr>
        <w:t>Ann Noninvasive Electrocardiol</w:t>
      </w:r>
      <w:r w:rsidRPr="003A7937">
        <w:rPr>
          <w:noProof/>
          <w:szCs w:val="24"/>
        </w:rPr>
        <w:t>. 2016;21(1):60-68. doi:10.1111/anec.12297</w:t>
      </w:r>
    </w:p>
    <w:p w14:paraId="328D8EA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7. </w:t>
      </w:r>
      <w:r w:rsidRPr="003A7937">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3A7937">
        <w:rPr>
          <w:i/>
          <w:iCs/>
          <w:noProof/>
          <w:szCs w:val="24"/>
        </w:rPr>
        <w:t>Am J Cardiol</w:t>
      </w:r>
      <w:r w:rsidRPr="003A7937">
        <w:rPr>
          <w:noProof/>
          <w:szCs w:val="24"/>
        </w:rPr>
        <w:t>. 2015;115(11):1518-1522. doi:10.1016/j.amjcard.2015.02.054</w:t>
      </w:r>
    </w:p>
    <w:p w14:paraId="7BA6592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8. </w:t>
      </w:r>
      <w:r w:rsidRPr="003A7937">
        <w:rPr>
          <w:noProof/>
          <w:szCs w:val="24"/>
        </w:rPr>
        <w:tab/>
        <w:t xml:space="preserve">Oieru D, Moalem I, Rozen E, et al. A novel heart rate variability algorithm for the detection of myocardial ischemia: pilot data from a prospective clinical trial. </w:t>
      </w:r>
      <w:r w:rsidRPr="003A7937">
        <w:rPr>
          <w:i/>
          <w:iCs/>
          <w:noProof/>
          <w:szCs w:val="24"/>
        </w:rPr>
        <w:t>Isr Med Assoc J</w:t>
      </w:r>
      <w:r w:rsidRPr="003A7937">
        <w:rPr>
          <w:noProof/>
          <w:szCs w:val="24"/>
        </w:rPr>
        <w:t>. 2015;17(3):161-165. http://www.ncbi.nlm.nih.gov/pubmed/25946767.</w:t>
      </w:r>
    </w:p>
    <w:p w14:paraId="37B65D9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9. </w:t>
      </w:r>
      <w:r w:rsidRPr="003A7937">
        <w:rPr>
          <w:noProof/>
          <w:szCs w:val="24"/>
        </w:rPr>
        <w:tab/>
        <w:t xml:space="preserve">Kleiger RE, Miller JP, Bigger JT, Moss AJ. Decreased heart rate variability and its association with increased mortality after acute myocardial infarction. </w:t>
      </w:r>
      <w:r w:rsidRPr="003A7937">
        <w:rPr>
          <w:i/>
          <w:iCs/>
          <w:noProof/>
          <w:szCs w:val="24"/>
        </w:rPr>
        <w:t>Am J Cardiol</w:t>
      </w:r>
      <w:r w:rsidRPr="003A7937">
        <w:rPr>
          <w:noProof/>
          <w:szCs w:val="24"/>
        </w:rPr>
        <w:t>. 1987;59(4):256-262. doi:10.1016/0002-9149(87)90795-8</w:t>
      </w:r>
    </w:p>
    <w:p w14:paraId="6A316DF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0. </w:t>
      </w:r>
      <w:r w:rsidRPr="003A7937">
        <w:rPr>
          <w:noProof/>
          <w:szCs w:val="24"/>
        </w:rPr>
        <w:tab/>
        <w:t xml:space="preserve">Lombardi F, Sandrone G, Pernpruner S, et al. Heart rate variability as an index of sympathovagal interaction after acute myocardial infarction. </w:t>
      </w:r>
      <w:r w:rsidRPr="003A7937">
        <w:rPr>
          <w:i/>
          <w:iCs/>
          <w:noProof/>
          <w:szCs w:val="24"/>
        </w:rPr>
        <w:t>Am J Cardiol</w:t>
      </w:r>
      <w:r w:rsidRPr="003A7937">
        <w:rPr>
          <w:noProof/>
          <w:szCs w:val="24"/>
        </w:rPr>
        <w:t>. 1987;60(16):1239-1245. doi:10.1016/0002-9149(87)90601-1</w:t>
      </w:r>
    </w:p>
    <w:p w14:paraId="05540C6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1. </w:t>
      </w:r>
      <w:r w:rsidRPr="003A7937">
        <w:rPr>
          <w:noProof/>
          <w:szCs w:val="24"/>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3A7937">
        <w:rPr>
          <w:i/>
          <w:iCs/>
          <w:noProof/>
          <w:szCs w:val="24"/>
        </w:rPr>
        <w:t>Europace</w:t>
      </w:r>
      <w:r w:rsidRPr="003A7937">
        <w:rPr>
          <w:noProof/>
          <w:szCs w:val="24"/>
        </w:rPr>
        <w:t>. 2015;17(9):1341-1353. doi:10.1093/europace/euv015</w:t>
      </w:r>
    </w:p>
    <w:p w14:paraId="046C67F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2. </w:t>
      </w:r>
      <w:r w:rsidRPr="003A7937">
        <w:rPr>
          <w:noProof/>
          <w:szCs w:val="24"/>
        </w:rPr>
        <w:tab/>
        <w:t xml:space="preserve">Chou R, Qaseem A, Biebelhausen J, et al. Cardiac screening with electrocardiography, stress echocardiography, or myocardial perfusion imaging: Advice for high-value care from the american college of physicians. </w:t>
      </w:r>
      <w:r w:rsidRPr="003A7937">
        <w:rPr>
          <w:i/>
          <w:iCs/>
          <w:noProof/>
          <w:szCs w:val="24"/>
        </w:rPr>
        <w:t>Ann Intern Med</w:t>
      </w:r>
      <w:r w:rsidRPr="003A7937">
        <w:rPr>
          <w:noProof/>
          <w:szCs w:val="24"/>
        </w:rPr>
        <w:t>. 2015;162(6):438-447. doi:10.7326/M14-1225</w:t>
      </w:r>
    </w:p>
    <w:p w14:paraId="4DDD5070"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3. </w:t>
      </w:r>
      <w:r w:rsidRPr="003A7937">
        <w:rPr>
          <w:noProof/>
          <w:szCs w:val="24"/>
        </w:rPr>
        <w:tab/>
        <w:t xml:space="preserve">Sacha J. Interaction between Heart Rate and Heart Rate Variability. </w:t>
      </w:r>
      <w:r w:rsidRPr="003A7937">
        <w:rPr>
          <w:i/>
          <w:iCs/>
          <w:noProof/>
          <w:szCs w:val="24"/>
        </w:rPr>
        <w:t>Ann Noninvasive Electrocardiol</w:t>
      </w:r>
      <w:r w:rsidRPr="003A7937">
        <w:rPr>
          <w:noProof/>
          <w:szCs w:val="24"/>
        </w:rPr>
        <w:t>. 2014;19(3):207-216. doi:10.1111/anec.12148</w:t>
      </w:r>
    </w:p>
    <w:p w14:paraId="3E63AD2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4. </w:t>
      </w:r>
      <w:r w:rsidRPr="003A7937">
        <w:rPr>
          <w:noProof/>
          <w:szCs w:val="24"/>
        </w:rPr>
        <w:tab/>
        <w:t xml:space="preserve">Stein PK, Domitrovich PP, Huikuri H V., Kleiger RE. Traditional and nonlinear heart rate variability are each independently associated with mortality after myocardial infarction. </w:t>
      </w:r>
      <w:r w:rsidRPr="003A7937">
        <w:rPr>
          <w:i/>
          <w:iCs/>
          <w:noProof/>
          <w:szCs w:val="24"/>
        </w:rPr>
        <w:t>J Cardiovasc Electrophysiol</w:t>
      </w:r>
      <w:r w:rsidRPr="003A7937">
        <w:rPr>
          <w:noProof/>
          <w:szCs w:val="24"/>
        </w:rPr>
        <w:t>. 2005;16(1):13-20. doi:10.1046/j.1540-8167.2005.04358.x</w:t>
      </w:r>
    </w:p>
    <w:p w14:paraId="10F5C00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5. </w:t>
      </w:r>
      <w:r w:rsidRPr="003A7937">
        <w:rPr>
          <w:noProof/>
          <w:szCs w:val="24"/>
        </w:rPr>
        <w:tab/>
        <w:t xml:space="preserve">Shah A, Lampert R, Goldberg J, Bremner JD, Vaccarino V, Shah A. Abstract 15216: Circadian Autonomic Inflexibility: A Marker of Ischemic Heart Disease. In: </w:t>
      </w:r>
      <w:r w:rsidRPr="003A7937">
        <w:rPr>
          <w:i/>
          <w:iCs/>
          <w:noProof/>
          <w:szCs w:val="24"/>
        </w:rPr>
        <w:t>Circulation</w:t>
      </w:r>
      <w:r w:rsidRPr="003A7937">
        <w:rPr>
          <w:noProof/>
          <w:szCs w:val="24"/>
        </w:rPr>
        <w:t>. Vol 138. American Heart Association; 2018:A15216-A15216. doi:10.1161/circ.138.suppl_1.15216</w:t>
      </w:r>
    </w:p>
    <w:p w14:paraId="3ED49BBE"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6. </w:t>
      </w:r>
      <w:r w:rsidRPr="003A7937">
        <w:rPr>
          <w:noProof/>
          <w:szCs w:val="24"/>
        </w:rPr>
        <w:tab/>
        <w:t xml:space="preserve">Boudreau P, Dumont G, Kin NMKNY, Walker C-DD, Boivin DB. Correlation of heart rate variability and circadian markers in humans. In: </w:t>
      </w:r>
      <w:r w:rsidRPr="003A7937">
        <w:rPr>
          <w:i/>
          <w:iCs/>
          <w:noProof/>
          <w:szCs w:val="24"/>
        </w:rPr>
        <w:t>2011 Annual International Conference of the IEEE Engineering in Medicine and Biology Society</w:t>
      </w:r>
      <w:r w:rsidRPr="003A7937">
        <w:rPr>
          <w:noProof/>
          <w:szCs w:val="24"/>
        </w:rPr>
        <w:t>. IEEE; 2011:681-682. doi:10.1109/IEMBS.2011.6090153</w:t>
      </w:r>
    </w:p>
    <w:p w14:paraId="7D67A1A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7. </w:t>
      </w:r>
      <w:r w:rsidRPr="003A7937">
        <w:rPr>
          <w:noProof/>
          <w:szCs w:val="24"/>
        </w:rPr>
        <w:tab/>
        <w:t xml:space="preserve">Stein PK, Lundequam EJ, Clauw D, Freedland KE, Carney RM, Domitrovich PP. Circadian and ultradian rhythms in cardiac autonomic modulation. </w:t>
      </w:r>
      <w:r w:rsidRPr="003A7937">
        <w:rPr>
          <w:i/>
          <w:iCs/>
          <w:noProof/>
          <w:szCs w:val="24"/>
        </w:rPr>
        <w:t>Annu Int Conf IEEE Eng Med Biol - Proc</w:t>
      </w:r>
      <w:r w:rsidRPr="003A7937">
        <w:rPr>
          <w:noProof/>
          <w:szCs w:val="24"/>
        </w:rPr>
        <w:t>. 2006:429-432. doi:10.1109/IEMBS.2006.259558</w:t>
      </w:r>
    </w:p>
    <w:p w14:paraId="0BB0CD5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8. </w:t>
      </w:r>
      <w:r w:rsidRPr="003A7937">
        <w:rPr>
          <w:noProof/>
          <w:szCs w:val="24"/>
        </w:rPr>
        <w:tab/>
        <w:t xml:space="preserve">Thayer JF, Lane RD. A model of neurovisceral integration in emotion regulation and dysregulation. </w:t>
      </w:r>
      <w:r w:rsidRPr="003A7937">
        <w:rPr>
          <w:i/>
          <w:iCs/>
          <w:noProof/>
          <w:szCs w:val="24"/>
        </w:rPr>
        <w:t>J Affect Disord</w:t>
      </w:r>
      <w:r w:rsidRPr="003A7937">
        <w:rPr>
          <w:noProof/>
          <w:szCs w:val="24"/>
        </w:rPr>
        <w:t>. 2000;61(3):201-216. doi:10.1016/S0165-0327(00)00338-4</w:t>
      </w:r>
    </w:p>
    <w:p w14:paraId="18C28EC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9. </w:t>
      </w:r>
      <w:r w:rsidRPr="003A7937">
        <w:rPr>
          <w:noProof/>
          <w:szCs w:val="24"/>
        </w:rPr>
        <w:tab/>
        <w:t xml:space="preserve">Richard Jennings J, Allen B, Gianaros PJ, Thayer JF, Manuck SB. Focusing neurovisceral integration: Cognition, heart rate variability, and cerebral blood flow. </w:t>
      </w:r>
      <w:r w:rsidRPr="003A7937">
        <w:rPr>
          <w:i/>
          <w:iCs/>
          <w:noProof/>
          <w:szCs w:val="24"/>
        </w:rPr>
        <w:t>Psychophysiology</w:t>
      </w:r>
      <w:r w:rsidRPr="003A7937">
        <w:rPr>
          <w:noProof/>
          <w:szCs w:val="24"/>
        </w:rPr>
        <w:t>. 2015;52(2):214-224. doi:10.1111/psyp.12319</w:t>
      </w:r>
    </w:p>
    <w:p w14:paraId="7AECFC2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0. </w:t>
      </w:r>
      <w:r w:rsidRPr="003A7937">
        <w:rPr>
          <w:noProof/>
          <w:szCs w:val="24"/>
        </w:rPr>
        <w:tab/>
        <w:t xml:space="preserve">Carney RM, Freedland KE. Depression and heart rate variability in patients with coronary heart disease. </w:t>
      </w:r>
      <w:r w:rsidRPr="003A7937">
        <w:rPr>
          <w:i/>
          <w:iCs/>
          <w:noProof/>
          <w:szCs w:val="24"/>
        </w:rPr>
        <w:t>Cleve Clin J Med</w:t>
      </w:r>
      <w:r w:rsidRPr="003A7937">
        <w:rPr>
          <w:noProof/>
          <w:szCs w:val="24"/>
        </w:rPr>
        <w:t>. 2009;76(SUPPL.2). doi:10.3949/ccjm.76.s2.03</w:t>
      </w:r>
    </w:p>
    <w:p w14:paraId="709342E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lastRenderedPageBreak/>
        <w:t xml:space="preserve">51. </w:t>
      </w:r>
      <w:r w:rsidRPr="003A7937">
        <w:rPr>
          <w:noProof/>
          <w:szCs w:val="24"/>
        </w:rPr>
        <w:tab/>
        <w:t xml:space="preserve">Carney RM, Howells WB, Blumenthal JA, et al. Heart rate turbulence, depression, and survival after acute myocardial infarction. </w:t>
      </w:r>
      <w:r w:rsidRPr="003A7937">
        <w:rPr>
          <w:i/>
          <w:iCs/>
          <w:noProof/>
          <w:szCs w:val="24"/>
        </w:rPr>
        <w:t>Psychosom Med</w:t>
      </w:r>
      <w:r w:rsidRPr="003A7937">
        <w:rPr>
          <w:noProof/>
          <w:szCs w:val="24"/>
        </w:rPr>
        <w:t>. 2007;69(1):4-9. doi:10.1097/01.psy.0000249733.33811.00</w:t>
      </w:r>
    </w:p>
    <w:p w14:paraId="5C7AA22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2. </w:t>
      </w:r>
      <w:r w:rsidRPr="003A7937">
        <w:rPr>
          <w:noProof/>
          <w:szCs w:val="24"/>
        </w:rPr>
        <w:tab/>
        <w:t xml:space="preserve">Kotecha D, New G, Flather MD, Eccleston D, Pepper J, Krum H. Five-minute heart rate variability can predict obstructive angiographic coronary disease. </w:t>
      </w:r>
      <w:r w:rsidRPr="003A7937">
        <w:rPr>
          <w:i/>
          <w:iCs/>
          <w:noProof/>
          <w:szCs w:val="24"/>
        </w:rPr>
        <w:t>Heart</w:t>
      </w:r>
      <w:r w:rsidRPr="003A7937">
        <w:rPr>
          <w:noProof/>
          <w:szCs w:val="24"/>
        </w:rPr>
        <w:t>. 2012;98(5):395-401. doi:10.1136/heartjnl-2011-300033</w:t>
      </w:r>
    </w:p>
    <w:p w14:paraId="67ABDDA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3. </w:t>
      </w:r>
      <w:r w:rsidRPr="003A7937">
        <w:rPr>
          <w:noProof/>
          <w:szCs w:val="24"/>
        </w:rPr>
        <w:tab/>
        <w:t xml:space="preserve">Chyun DA, Wackers FJT, Inzucchi SE, et al. Autonomic dysfunction independently predicts poor cardiovascular outcomes in asymptomatic individuals with type 2 diabetes in the DIAD study. </w:t>
      </w:r>
      <w:r w:rsidRPr="003A7937">
        <w:rPr>
          <w:i/>
          <w:iCs/>
          <w:noProof/>
          <w:szCs w:val="24"/>
        </w:rPr>
        <w:t>SAGE open Med</w:t>
      </w:r>
      <w:r w:rsidRPr="003A7937">
        <w:rPr>
          <w:noProof/>
          <w:szCs w:val="24"/>
        </w:rPr>
        <w:t>. 2015;3:2050312114568476. doi:10.1177/2050312114568476</w:t>
      </w:r>
    </w:p>
    <w:p w14:paraId="47642D6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4. </w:t>
      </w:r>
      <w:r w:rsidRPr="003A7937">
        <w:rPr>
          <w:noProof/>
          <w:szCs w:val="24"/>
        </w:rPr>
        <w:tab/>
        <w:t xml:space="preserve">Engel GL. Sudden and rapid death during psychological stress. Folklore or folk wisdom? </w:t>
      </w:r>
      <w:r w:rsidRPr="003A7937">
        <w:rPr>
          <w:i/>
          <w:iCs/>
          <w:noProof/>
          <w:szCs w:val="24"/>
        </w:rPr>
        <w:t>Ann Intern Med</w:t>
      </w:r>
      <w:r w:rsidRPr="003A7937">
        <w:rPr>
          <w:noProof/>
          <w:szCs w:val="24"/>
        </w:rPr>
        <w:t>. 1971;74(5):771-782. doi:10.7326/0003-4819-74-5-771</w:t>
      </w:r>
    </w:p>
    <w:p w14:paraId="692FD14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5. </w:t>
      </w:r>
      <w:r w:rsidRPr="003A7937">
        <w:rPr>
          <w:noProof/>
          <w:szCs w:val="24"/>
        </w:rPr>
        <w:tab/>
        <w:t xml:space="preserve">Rahe RH, Bennett L, Romo M, Siltanen P, Arthur RJ. Subjects’ recent life changes and coronary heart disease in Finland. </w:t>
      </w:r>
      <w:r w:rsidRPr="003A7937">
        <w:rPr>
          <w:i/>
          <w:iCs/>
          <w:noProof/>
          <w:szCs w:val="24"/>
        </w:rPr>
        <w:t>Am J Psychiatry</w:t>
      </w:r>
      <w:r w:rsidRPr="003A7937">
        <w:rPr>
          <w:noProof/>
          <w:szCs w:val="24"/>
        </w:rPr>
        <w:t>. 1973;130(11):1222-1226. doi:10.1176/ajp.130.11.1222</w:t>
      </w:r>
    </w:p>
    <w:p w14:paraId="6A7C04A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6. </w:t>
      </w:r>
      <w:r w:rsidRPr="003A7937">
        <w:rPr>
          <w:noProof/>
          <w:szCs w:val="24"/>
        </w:rPr>
        <w:tab/>
        <w:t xml:space="preserve">Greene WA, Goldstein S, Moss AJ. Psychosocial Aspects of Sudden Death: A Preliminary Report. </w:t>
      </w:r>
      <w:r w:rsidRPr="003A7937">
        <w:rPr>
          <w:i/>
          <w:iCs/>
          <w:noProof/>
          <w:szCs w:val="24"/>
        </w:rPr>
        <w:t>Arch Intern Med</w:t>
      </w:r>
      <w:r w:rsidRPr="003A7937">
        <w:rPr>
          <w:noProof/>
          <w:szCs w:val="24"/>
        </w:rPr>
        <w:t>. 1972;129(5):725-731. doi:10.1001/archinte.1972.00320050049005</w:t>
      </w:r>
    </w:p>
    <w:p w14:paraId="32CB6A8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7. </w:t>
      </w:r>
      <w:r w:rsidRPr="003A7937">
        <w:rPr>
          <w:noProof/>
          <w:szCs w:val="24"/>
        </w:rPr>
        <w:tab/>
        <w:t xml:space="preserve">Carney RM, Freedland KE, Miller GE, Jaffe AS. Depression as a risk factor for cardiac mortality and morbidity: A review of potential mechanisms. In: </w:t>
      </w:r>
      <w:r w:rsidRPr="003A7937">
        <w:rPr>
          <w:i/>
          <w:iCs/>
          <w:noProof/>
          <w:szCs w:val="24"/>
        </w:rPr>
        <w:t>Journal of Psychosomatic Research</w:t>
      </w:r>
      <w:r w:rsidRPr="003A7937">
        <w:rPr>
          <w:noProof/>
          <w:szCs w:val="24"/>
        </w:rPr>
        <w:t>. Vol 53. ; 2002:897-902. doi:10.1016/S0022-3999(02)00311-2</w:t>
      </w:r>
    </w:p>
    <w:p w14:paraId="40C2EAE0"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8. </w:t>
      </w:r>
      <w:r w:rsidRPr="003A7937">
        <w:rPr>
          <w:noProof/>
          <w:szCs w:val="24"/>
        </w:rPr>
        <w:tab/>
        <w:t xml:space="preserve">Deckers K, Schievink SHJ, Rodriquez MMF, et al. Coronary heart disease and risk for cognitive impairment or dementia: Systematic review and meta-analysis. </w:t>
      </w:r>
      <w:r w:rsidRPr="003A7937">
        <w:rPr>
          <w:i/>
          <w:iCs/>
          <w:noProof/>
          <w:szCs w:val="24"/>
        </w:rPr>
        <w:t>PLoS One</w:t>
      </w:r>
      <w:r w:rsidRPr="003A7937">
        <w:rPr>
          <w:noProof/>
          <w:szCs w:val="24"/>
        </w:rPr>
        <w:t>. 2017;12(9). doi:10.1371/journal.pone.0184244</w:t>
      </w:r>
    </w:p>
    <w:p w14:paraId="10B97CC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9. </w:t>
      </w:r>
      <w:r w:rsidRPr="003A7937">
        <w:rPr>
          <w:noProof/>
          <w:szCs w:val="24"/>
        </w:rPr>
        <w:tab/>
        <w:t xml:space="preserve">Zeki Al Hazzouri A, Elfassy T, Carnethon MR, Lloyd-Jones DM, Yaffe K. Heart Rate Variability and Cognitive Function in Middle-Age Adults: The Coronary Artery Risk Development in Young Adults. </w:t>
      </w:r>
      <w:r w:rsidRPr="003A7937">
        <w:rPr>
          <w:i/>
          <w:iCs/>
          <w:noProof/>
          <w:szCs w:val="24"/>
        </w:rPr>
        <w:t>Am J Hypertens</w:t>
      </w:r>
      <w:r w:rsidRPr="003A7937">
        <w:rPr>
          <w:noProof/>
          <w:szCs w:val="24"/>
        </w:rPr>
        <w:t>. 2018;31(1):27-34. doi:10.1093/ajh/hpx125</w:t>
      </w:r>
    </w:p>
    <w:p w14:paraId="36F58DC1"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0. </w:t>
      </w:r>
      <w:r w:rsidRPr="003A7937">
        <w:rPr>
          <w:noProof/>
          <w:szCs w:val="24"/>
        </w:rPr>
        <w:tab/>
        <w:t xml:space="preserve">Huang M, Shah A, Su S, et al. Association of Depressive Symptoms and Heart Rate Variability in Vietnam War–Era Twins. </w:t>
      </w:r>
      <w:r w:rsidRPr="003A7937">
        <w:rPr>
          <w:i/>
          <w:iCs/>
          <w:noProof/>
          <w:szCs w:val="24"/>
        </w:rPr>
        <w:t>JAMA Psychiatry</w:t>
      </w:r>
      <w:r w:rsidRPr="003A7937">
        <w:rPr>
          <w:noProof/>
          <w:szCs w:val="24"/>
        </w:rPr>
        <w:t>. 2018;75(7):705. doi:10.1001/jamapsychiatry.2018.0747</w:t>
      </w:r>
    </w:p>
    <w:p w14:paraId="054BF15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1. </w:t>
      </w:r>
      <w:r w:rsidRPr="003A7937">
        <w:rPr>
          <w:noProof/>
          <w:szCs w:val="24"/>
        </w:rPr>
        <w:tab/>
        <w:t xml:space="preserve">Shah AJ, Su S, Veledar E, et al. Is Heart Rate Variability Related To Memory Performance in Middle Aged Men? </w:t>
      </w:r>
      <w:r w:rsidRPr="003A7937">
        <w:rPr>
          <w:i/>
          <w:iCs/>
          <w:noProof/>
          <w:szCs w:val="24"/>
        </w:rPr>
        <w:t>Psychosom Med</w:t>
      </w:r>
      <w:r w:rsidRPr="003A7937">
        <w:rPr>
          <w:noProof/>
          <w:szCs w:val="24"/>
        </w:rPr>
        <w:t>. 2011;73(6):475-482. doi:10.1097/PSY.0b013e3182227d6a.Is</w:t>
      </w:r>
    </w:p>
    <w:p w14:paraId="4D757FD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2. </w:t>
      </w:r>
      <w:r w:rsidRPr="003A7937">
        <w:rPr>
          <w:noProof/>
          <w:szCs w:val="24"/>
        </w:rPr>
        <w:tab/>
        <w:t xml:space="preserve">Schneider RH, Rainforth M V., Grim CE, et al. Stress Reduction in the Secondary Prevention of Cardiovascular Disease. </w:t>
      </w:r>
      <w:r w:rsidRPr="003A7937">
        <w:rPr>
          <w:i/>
          <w:iCs/>
          <w:noProof/>
          <w:szCs w:val="24"/>
        </w:rPr>
        <w:t>Circ Cardiovasc Qual Outcomes</w:t>
      </w:r>
      <w:r w:rsidRPr="003A7937">
        <w:rPr>
          <w:noProof/>
          <w:szCs w:val="24"/>
        </w:rPr>
        <w:t>. 2012;5(6):750-758. doi:10.1161/circoutcomes.112.967406</w:t>
      </w:r>
    </w:p>
    <w:p w14:paraId="2FB6965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3. </w:t>
      </w:r>
      <w:r w:rsidRPr="003A7937">
        <w:rPr>
          <w:noProof/>
          <w:szCs w:val="24"/>
        </w:rPr>
        <w:tab/>
        <w:t xml:space="preserve">Bonnemeier H, Wiegand UKH, Brandes A, et al. Circadian profile of cardiac autonomic nervous modulation in healthy subjects: Differing effects of aging and gender on heart rate variability. </w:t>
      </w:r>
      <w:r w:rsidRPr="003A7937">
        <w:rPr>
          <w:i/>
          <w:iCs/>
          <w:noProof/>
          <w:szCs w:val="24"/>
        </w:rPr>
        <w:t>J Cardiovasc Electrophysiol</w:t>
      </w:r>
      <w:r w:rsidRPr="003A7937">
        <w:rPr>
          <w:noProof/>
          <w:szCs w:val="24"/>
        </w:rPr>
        <w:t>. 2003;14(8):791-799. doi:10.1046/j.1540-8167.2003.03078.x</w:t>
      </w:r>
    </w:p>
    <w:p w14:paraId="0AB2D17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4. </w:t>
      </w:r>
      <w:r w:rsidRPr="003A7937">
        <w:rPr>
          <w:noProof/>
          <w:szCs w:val="24"/>
        </w:rPr>
        <w:tab/>
        <w:t xml:space="preserve">Houle MS, Billman GE. Low-frequency component of the heart rate variability spectrum: a poor marker of sympathetic activity. </w:t>
      </w:r>
      <w:r w:rsidRPr="003A7937">
        <w:rPr>
          <w:i/>
          <w:iCs/>
          <w:noProof/>
          <w:szCs w:val="24"/>
        </w:rPr>
        <w:t>Am J Physiol Circ Physiol</w:t>
      </w:r>
      <w:r w:rsidRPr="003A7937">
        <w:rPr>
          <w:noProof/>
          <w:szCs w:val="24"/>
        </w:rPr>
        <w:t>. 1999;276(1):H215-H223. doi:10.1152/ajpheart.1999.276.1.H215</w:t>
      </w:r>
    </w:p>
    <w:p w14:paraId="091A82B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5. </w:t>
      </w:r>
      <w:r w:rsidRPr="003A7937">
        <w:rPr>
          <w:noProof/>
          <w:szCs w:val="24"/>
        </w:rPr>
        <w:tab/>
        <w:t xml:space="preserve">Jørgensen RM, Levitan J, Halevi Z, et al. Heart rate variability density analysis (Dyx) for identification of appropriate implantable cardioverter defibrillator recipients among elderly patients with acute myocardial infarction and left ventricular systolic dysfunction. </w:t>
      </w:r>
      <w:r w:rsidRPr="003A7937">
        <w:rPr>
          <w:i/>
          <w:iCs/>
          <w:noProof/>
          <w:szCs w:val="24"/>
        </w:rPr>
        <w:t>Europace</w:t>
      </w:r>
      <w:r w:rsidRPr="003A7937">
        <w:rPr>
          <w:noProof/>
          <w:szCs w:val="24"/>
        </w:rPr>
        <w:t>. 2015;17(12):1848-1854. doi:10.1093/europace/euu394</w:t>
      </w:r>
    </w:p>
    <w:p w14:paraId="59169BE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6. </w:t>
      </w:r>
      <w:r w:rsidRPr="003A7937">
        <w:rPr>
          <w:noProof/>
          <w:szCs w:val="24"/>
        </w:rPr>
        <w:tab/>
        <w:t xml:space="preserve">Ko YA, Hayek S, Sandesara P, Samman Tahhan A, Quyyumi A. Cohort profile: The Emory Cardiovascular Biobank (EmCAB). </w:t>
      </w:r>
      <w:r w:rsidRPr="003A7937">
        <w:rPr>
          <w:i/>
          <w:iCs/>
          <w:noProof/>
          <w:szCs w:val="24"/>
        </w:rPr>
        <w:t>BMJ Open</w:t>
      </w:r>
      <w:r w:rsidRPr="003A7937">
        <w:rPr>
          <w:noProof/>
          <w:szCs w:val="24"/>
        </w:rPr>
        <w:t>. 2017;7(12):e018753. doi:10.1136/bmjopen-2017-018753</w:t>
      </w:r>
    </w:p>
    <w:p w14:paraId="536891F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7. </w:t>
      </w:r>
      <w:r w:rsidRPr="003A7937">
        <w:rPr>
          <w:noProof/>
          <w:szCs w:val="24"/>
        </w:rPr>
        <w:tab/>
        <w:t xml:space="preserve">Vest AN, Da Poian G, Li Q, et al. An open source benchmarked toolbox for cardiovascular waveform and interval analysis. </w:t>
      </w:r>
      <w:r w:rsidRPr="003A7937">
        <w:rPr>
          <w:i/>
          <w:iCs/>
          <w:noProof/>
          <w:szCs w:val="24"/>
        </w:rPr>
        <w:t>Physiol Meas</w:t>
      </w:r>
      <w:r w:rsidRPr="003A7937">
        <w:rPr>
          <w:noProof/>
          <w:szCs w:val="24"/>
        </w:rPr>
        <w:t>. 2018;39(10):105004. doi:10.1088/1361-6579/aae021</w:t>
      </w:r>
    </w:p>
    <w:p w14:paraId="6DB4736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8. </w:t>
      </w:r>
      <w:r w:rsidRPr="003A7937">
        <w:rPr>
          <w:noProof/>
          <w:szCs w:val="24"/>
        </w:rPr>
        <w:tab/>
        <w:t xml:space="preserve">Gensini GG. A more meaningful scoring system for determining the severity of coronary heart disease. </w:t>
      </w:r>
      <w:r w:rsidRPr="003A7937">
        <w:rPr>
          <w:i/>
          <w:iCs/>
          <w:noProof/>
          <w:szCs w:val="24"/>
        </w:rPr>
        <w:lastRenderedPageBreak/>
        <w:t>Am J Cardiol</w:t>
      </w:r>
      <w:r w:rsidRPr="003A7937">
        <w:rPr>
          <w:noProof/>
          <w:szCs w:val="24"/>
        </w:rPr>
        <w:t>. 1983;51(3):606. doi:10.1016/S0002-9149(83)80105-2</w:t>
      </w:r>
    </w:p>
    <w:p w14:paraId="3EBC9CA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9. </w:t>
      </w:r>
      <w:r w:rsidRPr="003A7937">
        <w:rPr>
          <w:noProof/>
          <w:szCs w:val="24"/>
        </w:rPr>
        <w:tab/>
        <w:t xml:space="preserve">Spitzer RL. Validation and Utility of a Self-report Version of PRIME-MD: The PHQ Primary Care Study. </w:t>
      </w:r>
      <w:r w:rsidRPr="003A7937">
        <w:rPr>
          <w:i/>
          <w:iCs/>
          <w:noProof/>
          <w:szCs w:val="24"/>
        </w:rPr>
        <w:t>JAMA</w:t>
      </w:r>
      <w:r w:rsidRPr="003A7937">
        <w:rPr>
          <w:noProof/>
          <w:szCs w:val="24"/>
        </w:rPr>
        <w:t>. 1999;282(18):1737. doi:10.1001/jama.282.18.1737</w:t>
      </w:r>
    </w:p>
    <w:p w14:paraId="64D3535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0. </w:t>
      </w:r>
      <w:r w:rsidRPr="003A7937">
        <w:rPr>
          <w:noProof/>
          <w:szCs w:val="24"/>
        </w:rPr>
        <w:tab/>
        <w:t xml:space="preserve">Kroenke K, Spitzer RL, Williams JB. The PHQ-9: validity of a brief depression severity measure. </w:t>
      </w:r>
      <w:r w:rsidRPr="003A7937">
        <w:rPr>
          <w:i/>
          <w:iCs/>
          <w:noProof/>
          <w:szCs w:val="24"/>
        </w:rPr>
        <w:t>J Gen Intern Med</w:t>
      </w:r>
      <w:r w:rsidRPr="003A7937">
        <w:rPr>
          <w:noProof/>
          <w:szCs w:val="24"/>
        </w:rPr>
        <w:t>. 2001;16(9):606-613. http://www.ncbi.nlm.nih.gov/pubmed/11556941. Accessed March 3, 2019.</w:t>
      </w:r>
    </w:p>
    <w:p w14:paraId="1A3211A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1. </w:t>
      </w:r>
      <w:r w:rsidRPr="003A7937">
        <w:rPr>
          <w:noProof/>
          <w:szCs w:val="24"/>
        </w:rPr>
        <w:tab/>
        <w:t xml:space="preserve">Nasreddine ZS, Phillips NA, Bédirian V, et al. The Montreal Cognitive Assessment, MoCA: a brief screening tool for mild cognitive impairment. </w:t>
      </w:r>
      <w:r w:rsidRPr="003A7937">
        <w:rPr>
          <w:i/>
          <w:iCs/>
          <w:noProof/>
          <w:szCs w:val="24"/>
        </w:rPr>
        <w:t>J Am Geriatr Soc</w:t>
      </w:r>
      <w:r w:rsidRPr="003A7937">
        <w:rPr>
          <w:noProof/>
          <w:szCs w:val="24"/>
        </w:rPr>
        <w:t>. 2005;53(4):695-699. doi:10.1111/j.1532-5415.2005.53221.x</w:t>
      </w:r>
    </w:p>
    <w:p w14:paraId="0DDCA2C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2. </w:t>
      </w:r>
      <w:r w:rsidRPr="003A7937">
        <w:rPr>
          <w:noProof/>
          <w:szCs w:val="24"/>
        </w:rPr>
        <w:tab/>
        <w:t xml:space="preserve">Dupont WD, Plummer WD. Power and sample size calculations for studies involving linear regression. </w:t>
      </w:r>
      <w:r w:rsidRPr="003A7937">
        <w:rPr>
          <w:i/>
          <w:iCs/>
          <w:noProof/>
          <w:szCs w:val="24"/>
        </w:rPr>
        <w:t>Control Clin Trials</w:t>
      </w:r>
      <w:r w:rsidRPr="003A7937">
        <w:rPr>
          <w:noProof/>
          <w:szCs w:val="24"/>
        </w:rPr>
        <w:t>. 1998;19(6):589-601. doi:10.1016/S0197-2456(98)00037-3</w:t>
      </w:r>
    </w:p>
    <w:p w14:paraId="645D044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3. </w:t>
      </w:r>
      <w:r w:rsidRPr="003A7937">
        <w:rPr>
          <w:noProof/>
          <w:szCs w:val="24"/>
        </w:rPr>
        <w:tab/>
        <w:t xml:space="preserve">Lowenstern A, Wang TY. Rethinking Cognitive Impairment in the Management of Older Patients With Cardiovascular Disease. </w:t>
      </w:r>
      <w:r w:rsidRPr="003A7937">
        <w:rPr>
          <w:i/>
          <w:iCs/>
          <w:noProof/>
          <w:szCs w:val="24"/>
        </w:rPr>
        <w:t>J Am Heart Assoc</w:t>
      </w:r>
      <w:r w:rsidRPr="003A7937">
        <w:rPr>
          <w:noProof/>
          <w:szCs w:val="24"/>
        </w:rPr>
        <w:t>. 2019;8(4). doi:10.1161/JAHA.119.011968</w:t>
      </w:r>
    </w:p>
    <w:p w14:paraId="5F7A1825"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4. </w:t>
      </w:r>
      <w:r w:rsidRPr="003A7937">
        <w:rPr>
          <w:noProof/>
          <w:szCs w:val="24"/>
        </w:rPr>
        <w:tab/>
        <w:t xml:space="preserve">Williams JE, Mosley TH, Kop WJ, Couper DJ, Welch VL, Rosamond WD. Vital Exhaustion as a Risk Factor for Adverse Cardiac Events (from the Atherosclerosis Risk In Communities [ARIC] Study). </w:t>
      </w:r>
      <w:r w:rsidRPr="003A7937">
        <w:rPr>
          <w:i/>
          <w:iCs/>
          <w:noProof/>
          <w:szCs w:val="24"/>
        </w:rPr>
        <w:t>Am J Cardiol</w:t>
      </w:r>
      <w:r w:rsidRPr="003A7937">
        <w:rPr>
          <w:noProof/>
          <w:szCs w:val="24"/>
        </w:rPr>
        <w:t>. 2010;105(12):1661-1665. doi:10.1016/j.amjcard.2010.01.340</w:t>
      </w:r>
    </w:p>
    <w:p w14:paraId="69FD230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5. </w:t>
      </w:r>
      <w:r w:rsidRPr="003A7937">
        <w:rPr>
          <w:noProof/>
          <w:szCs w:val="24"/>
        </w:rPr>
        <w:tab/>
        <w:t xml:space="preserve">Lin F, Ren P, Cotton K, Porsteinsson A, Mapstone M, Heffner KL. Mental fatigability and heart rate variability in mild cognitive impairment. </w:t>
      </w:r>
      <w:r w:rsidRPr="003A7937">
        <w:rPr>
          <w:i/>
          <w:iCs/>
          <w:noProof/>
          <w:szCs w:val="24"/>
        </w:rPr>
        <w:t>Am J Geriatr Psychiatry</w:t>
      </w:r>
      <w:r w:rsidRPr="003A7937">
        <w:rPr>
          <w:noProof/>
          <w:szCs w:val="24"/>
        </w:rPr>
        <w:t>. 2016;24(5):374-378. doi:10.1016/j.jagp.2015.12.012</w:t>
      </w:r>
    </w:p>
    <w:p w14:paraId="2F367AD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6. </w:t>
      </w:r>
      <w:r w:rsidRPr="003A7937">
        <w:rPr>
          <w:noProof/>
          <w:szCs w:val="24"/>
        </w:rPr>
        <w:tab/>
        <w:t xml:space="preserve">Ringqvist I, Fisher LD, Mock M, et al. Prognostic value of angiographic indices of coronary artery disease from the Coronary Artery Surgery Study (CASS). </w:t>
      </w:r>
      <w:r w:rsidRPr="003A7937">
        <w:rPr>
          <w:i/>
          <w:iCs/>
          <w:noProof/>
          <w:szCs w:val="24"/>
        </w:rPr>
        <w:t>J Clin Invest</w:t>
      </w:r>
      <w:r w:rsidRPr="003A7937">
        <w:rPr>
          <w:noProof/>
          <w:szCs w:val="24"/>
        </w:rPr>
        <w:t>. 1983;71(6):1854-1866. doi:10.1172/JCI110941</w:t>
      </w:r>
    </w:p>
    <w:p w14:paraId="58148BFC" w14:textId="77777777" w:rsidR="003A7937" w:rsidRPr="003A7937" w:rsidRDefault="003A7937" w:rsidP="003A7937">
      <w:pPr>
        <w:widowControl w:val="0"/>
        <w:autoSpaceDE w:val="0"/>
        <w:autoSpaceDN w:val="0"/>
        <w:adjustRightInd w:val="0"/>
        <w:spacing w:after="160"/>
        <w:ind w:left="640" w:hanging="640"/>
        <w:rPr>
          <w:noProof/>
        </w:rPr>
      </w:pPr>
      <w:r w:rsidRPr="003A7937">
        <w:rPr>
          <w:noProof/>
          <w:szCs w:val="24"/>
        </w:rPr>
        <w:t xml:space="preserve">77. </w:t>
      </w:r>
      <w:r w:rsidRPr="003A7937">
        <w:rPr>
          <w:noProof/>
          <w:szCs w:val="24"/>
        </w:rPr>
        <w:tab/>
        <w:t xml:space="preserve">Sandrone G, Mortara A, Torzillo D, La Rovere MT, Malliani A, Lombardi F. Effects of beta blockers (atenolol or metoprolol) on heart rate variability after acute myocardial infarction. </w:t>
      </w:r>
      <w:r w:rsidRPr="003A7937">
        <w:rPr>
          <w:i/>
          <w:iCs/>
          <w:noProof/>
          <w:szCs w:val="24"/>
        </w:rPr>
        <w:t>Am J Cardiol</w:t>
      </w:r>
      <w:r w:rsidRPr="003A7937">
        <w:rPr>
          <w:noProof/>
          <w:szCs w:val="24"/>
        </w:rPr>
        <w:t>. 1994;74(4):340-345. doi:10.1016/0002-9149(94)90400-6</w:t>
      </w:r>
    </w:p>
    <w:p w14:paraId="19D24CB1" w14:textId="7B7D4CF2" w:rsidR="002C3337" w:rsidRDefault="002C3337" w:rsidP="00414E00">
      <w:pPr>
        <w:spacing w:after="160" w:line="259" w:lineRule="auto"/>
        <w:rPr>
          <w:color w:val="000000" w:themeColor="text1"/>
        </w:rPr>
      </w:pPr>
      <w:r>
        <w:rPr>
          <w:color w:val="000000" w:themeColor="text1"/>
        </w:rPr>
        <w:fldChar w:fldCharType="end"/>
      </w:r>
    </w:p>
    <w:p w14:paraId="47769B23" w14:textId="77777777" w:rsidR="002C3337" w:rsidRPr="00625215" w:rsidRDefault="002C3337" w:rsidP="00414E00">
      <w:pPr>
        <w:spacing w:after="160" w:line="259" w:lineRule="auto"/>
        <w:rPr>
          <w:color w:val="000000" w:themeColor="text1"/>
        </w:rPr>
      </w:pPr>
    </w:p>
    <w:sectPr w:rsidR="002C3337" w:rsidRPr="00625215"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F2C1E"/>
    <w:multiLevelType w:val="hybridMultilevel"/>
    <w:tmpl w:val="E1EA6560"/>
    <w:lvl w:ilvl="0" w:tplc="9A3C928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0930CE"/>
    <w:rsid w:val="000D4986"/>
    <w:rsid w:val="000D6C06"/>
    <w:rsid w:val="000E6C7C"/>
    <w:rsid w:val="001804F2"/>
    <w:rsid w:val="00196EC5"/>
    <w:rsid w:val="00206172"/>
    <w:rsid w:val="00220E1D"/>
    <w:rsid w:val="002247B4"/>
    <w:rsid w:val="00226E70"/>
    <w:rsid w:val="002315A0"/>
    <w:rsid w:val="0025694F"/>
    <w:rsid w:val="00276AB3"/>
    <w:rsid w:val="002A0CFB"/>
    <w:rsid w:val="002C261B"/>
    <w:rsid w:val="002C3337"/>
    <w:rsid w:val="002D5DD3"/>
    <w:rsid w:val="00324B39"/>
    <w:rsid w:val="003A2309"/>
    <w:rsid w:val="003A7937"/>
    <w:rsid w:val="003F7409"/>
    <w:rsid w:val="0040725F"/>
    <w:rsid w:val="00414E00"/>
    <w:rsid w:val="00422B5E"/>
    <w:rsid w:val="004D7C31"/>
    <w:rsid w:val="004E4D30"/>
    <w:rsid w:val="004F5E2F"/>
    <w:rsid w:val="004F6921"/>
    <w:rsid w:val="00504D76"/>
    <w:rsid w:val="005158BA"/>
    <w:rsid w:val="00515B8A"/>
    <w:rsid w:val="00540AA1"/>
    <w:rsid w:val="00590130"/>
    <w:rsid w:val="005B0B9D"/>
    <w:rsid w:val="006164B9"/>
    <w:rsid w:val="00625215"/>
    <w:rsid w:val="006858D3"/>
    <w:rsid w:val="006C5295"/>
    <w:rsid w:val="006E1C22"/>
    <w:rsid w:val="0071212F"/>
    <w:rsid w:val="00741CA2"/>
    <w:rsid w:val="00742D68"/>
    <w:rsid w:val="0075416E"/>
    <w:rsid w:val="007D6063"/>
    <w:rsid w:val="00823C1B"/>
    <w:rsid w:val="0083604C"/>
    <w:rsid w:val="00870362"/>
    <w:rsid w:val="0090061D"/>
    <w:rsid w:val="009576E5"/>
    <w:rsid w:val="009D2375"/>
    <w:rsid w:val="009E32DE"/>
    <w:rsid w:val="00A041AB"/>
    <w:rsid w:val="00AB3FFE"/>
    <w:rsid w:val="00AD212D"/>
    <w:rsid w:val="00AE045D"/>
    <w:rsid w:val="00AE5676"/>
    <w:rsid w:val="00AE7219"/>
    <w:rsid w:val="00B02A10"/>
    <w:rsid w:val="00B06D0F"/>
    <w:rsid w:val="00B4169F"/>
    <w:rsid w:val="00B469F5"/>
    <w:rsid w:val="00B6140A"/>
    <w:rsid w:val="00B850CE"/>
    <w:rsid w:val="00B92927"/>
    <w:rsid w:val="00BC7BA2"/>
    <w:rsid w:val="00C17BB8"/>
    <w:rsid w:val="00C66A9D"/>
    <w:rsid w:val="00C86A9E"/>
    <w:rsid w:val="00CB0EB9"/>
    <w:rsid w:val="00CF36DC"/>
    <w:rsid w:val="00D054A0"/>
    <w:rsid w:val="00D444B2"/>
    <w:rsid w:val="00DA31A8"/>
    <w:rsid w:val="00DD12D9"/>
    <w:rsid w:val="00DF7512"/>
    <w:rsid w:val="00E1428A"/>
    <w:rsid w:val="00E2732D"/>
    <w:rsid w:val="00E512C7"/>
    <w:rsid w:val="00FB3A55"/>
    <w:rsid w:val="00FF5864"/>
    <w:rsid w:val="44032181"/>
    <w:rsid w:val="512BC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CB0EB9"/>
    <w:pPr>
      <w:numPr>
        <w:numId w:val="7"/>
      </w:numPr>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CB0EB9"/>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customStyle="1" w:styleId="BodyTextChar">
    <w:name w:val="Body Text Char"/>
    <w:basedOn w:val="DefaultParagraphFont"/>
    <w:link w:val="BodyText"/>
    <w:rsid w:val="003A7937"/>
    <w:rPr>
      <w:rFonts w:ascii="Arial" w:eastAsia="Times New Roman" w:hAnsi="Arial"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223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20995-3557-4EBC-9681-9931FB548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3135</Words>
  <Characters>245876</Characters>
  <Application>Microsoft Office Word</Application>
  <DocSecurity>0</DocSecurity>
  <Lines>2048</Lines>
  <Paragraphs>576</Paragraphs>
  <ScaleCrop>false</ScaleCrop>
  <Company>RSPH Emory</Company>
  <LinksUpToDate>false</LinksUpToDate>
  <CharactersWithSpaces>28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Anish Shah</cp:lastModifiedBy>
  <cp:revision>29</cp:revision>
  <dcterms:created xsi:type="dcterms:W3CDTF">2019-11-04T16:09:00Z</dcterms:created>
  <dcterms:modified xsi:type="dcterms:W3CDTF">2019-11-22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